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53906" w14:textId="68B945C7" w:rsidR="00D4154C" w:rsidRPr="000F20F9" w:rsidRDefault="00DB03BA" w:rsidP="00B714EB">
      <w:pPr>
        <w:rPr>
          <w:b/>
          <w:bCs/>
        </w:rPr>
      </w:pPr>
      <w:r w:rsidRPr="000F20F9">
        <w:rPr>
          <w:b/>
          <w:bCs/>
        </w:rPr>
        <w:t>Suicid</w:t>
      </w:r>
      <w:r w:rsidR="001431D6">
        <w:rPr>
          <w:b/>
          <w:bCs/>
        </w:rPr>
        <w:t>al</w:t>
      </w:r>
      <w:r w:rsidRPr="000F20F9">
        <w:rPr>
          <w:b/>
          <w:bCs/>
        </w:rPr>
        <w:t xml:space="preserve"> ideation within and outside the perinatal period: </w:t>
      </w:r>
      <w:r w:rsidR="006551D9" w:rsidRPr="000F20F9">
        <w:rPr>
          <w:b/>
          <w:bCs/>
        </w:rPr>
        <w:t>An exploration of interpersonal factors</w:t>
      </w:r>
      <w:r w:rsidRPr="000F20F9">
        <w:rPr>
          <w:b/>
          <w:bCs/>
        </w:rPr>
        <w:t xml:space="preserve"> from a </w:t>
      </w:r>
      <w:r w:rsidR="00F52A27" w:rsidRPr="000F20F9">
        <w:rPr>
          <w:b/>
          <w:bCs/>
        </w:rPr>
        <w:t>maternal</w:t>
      </w:r>
      <w:r w:rsidRPr="000F20F9">
        <w:rPr>
          <w:b/>
          <w:bCs/>
        </w:rPr>
        <w:t xml:space="preserve"> cohort in rural Pakistan</w:t>
      </w:r>
      <w:r w:rsidR="00400875">
        <w:rPr>
          <w:b/>
          <w:bCs/>
        </w:rPr>
        <w:t xml:space="preserve"> to improve intervention targeting</w:t>
      </w:r>
    </w:p>
    <w:p w14:paraId="6B673942" w14:textId="720C8FCF" w:rsidR="00283BF6" w:rsidRPr="000F20F9" w:rsidRDefault="00283BF6" w:rsidP="00B714EB">
      <w:pPr>
        <w:rPr>
          <w:b/>
          <w:bCs/>
        </w:rPr>
      </w:pPr>
    </w:p>
    <w:p w14:paraId="4B6733EB" w14:textId="77777777" w:rsidR="00601761" w:rsidRDefault="00601761" w:rsidP="00B714EB">
      <w:pPr>
        <w:rPr>
          <w:b/>
          <w:bCs/>
        </w:rPr>
      </w:pPr>
    </w:p>
    <w:p w14:paraId="1F365D77" w14:textId="5F78B594" w:rsidR="009D0E47" w:rsidRPr="00511226" w:rsidRDefault="009D0E47" w:rsidP="00B714EB">
      <w:pPr>
        <w:rPr>
          <w:b/>
          <w:bCs/>
        </w:rPr>
      </w:pPr>
      <w:r w:rsidRPr="00511226">
        <w:rPr>
          <w:b/>
          <w:bCs/>
        </w:rPr>
        <w:t xml:space="preserve">Abstract: </w:t>
      </w:r>
    </w:p>
    <w:p w14:paraId="62C82600" w14:textId="037BCE1F" w:rsidR="00FC67F8" w:rsidRDefault="003F7643" w:rsidP="00B714EB">
      <w:pPr>
        <w:jc w:val="both"/>
        <w:rPr>
          <w:bCs/>
        </w:rPr>
      </w:pPr>
      <w:r>
        <w:rPr>
          <w:i/>
          <w:iCs/>
        </w:rPr>
        <w:t>Objective</w:t>
      </w:r>
      <w:r w:rsidR="00E571F0">
        <w:t xml:space="preserve">: </w:t>
      </w:r>
      <w:r w:rsidR="00D60186" w:rsidRPr="00E01EFF">
        <w:t xml:space="preserve">Suicide </w:t>
      </w:r>
      <w:r w:rsidR="00F24397">
        <w:t>accounts for substantial</w:t>
      </w:r>
      <w:r w:rsidR="00D60186" w:rsidRPr="00E01EFF">
        <w:t xml:space="preserve"> mortality in low-resourced settings</w:t>
      </w:r>
      <w:r w:rsidR="00F24397">
        <w:t xml:space="preserve"> and contributes</w:t>
      </w:r>
      <w:r w:rsidR="00F24397">
        <w:rPr>
          <w:bCs/>
        </w:rPr>
        <w:t xml:space="preserve"> to nearly 20% of maternal deaths</w:t>
      </w:r>
      <w:r w:rsidR="00D60186" w:rsidRPr="00E01EFF">
        <w:t xml:space="preserve">. </w:t>
      </w:r>
      <w:r w:rsidR="0078062C">
        <w:rPr>
          <w:bCs/>
        </w:rPr>
        <w:t>In Asia, interpersonal conflict is a salient factor that contributes to suicidal thoughts and actions, yet limited research has been done to explore the type and timing of such conflicts and a woman’s accompanying social support. Identifying such risk factors can inform improved efforts to identify who to target for psychosocial interventions.</w:t>
      </w:r>
    </w:p>
    <w:p w14:paraId="05A624BF" w14:textId="60F45310" w:rsidR="00FC67F8" w:rsidRDefault="00FC67F8" w:rsidP="00B714EB">
      <w:pPr>
        <w:jc w:val="both"/>
      </w:pPr>
      <w:r w:rsidRPr="00B95AAB">
        <w:rPr>
          <w:bCs/>
          <w:i/>
          <w:iCs/>
        </w:rPr>
        <w:t>Methods</w:t>
      </w:r>
      <w:r>
        <w:rPr>
          <w:bCs/>
        </w:rPr>
        <w:t xml:space="preserve">: </w:t>
      </w:r>
      <w:bookmarkStart w:id="0" w:name="_Hlk65482046"/>
      <w:r w:rsidR="0078062C">
        <w:rPr>
          <w:bCs/>
        </w:rPr>
        <w:t>Using</w:t>
      </w:r>
      <w:r w:rsidR="0078062C" w:rsidRPr="008A0C72">
        <w:t xml:space="preserve"> </w:t>
      </w:r>
      <w:r w:rsidR="0078062C">
        <w:t xml:space="preserve">the </w:t>
      </w:r>
      <w:proofErr w:type="spellStart"/>
      <w:r w:rsidR="0078062C">
        <w:t>Bachpan</w:t>
      </w:r>
      <w:proofErr w:type="spellEnd"/>
      <w:r w:rsidR="0078062C">
        <w:t xml:space="preserve"> Cohort study</w:t>
      </w:r>
      <w:r w:rsidR="0078062C" w:rsidRPr="008A0C72">
        <w:t xml:space="preserve"> of mothers</w:t>
      </w:r>
      <w:r w:rsidR="0078062C">
        <w:t xml:space="preserve"> in Pakistan</w:t>
      </w:r>
      <w:r w:rsidR="0078062C" w:rsidRPr="008A0C72">
        <w:t xml:space="preserve"> (n=1154)</w:t>
      </w:r>
      <w:r w:rsidR="0078062C">
        <w:t>,</w:t>
      </w:r>
      <w:r w:rsidR="0078062C" w:rsidRPr="008A0C72">
        <w:t xml:space="preserve"> </w:t>
      </w:r>
      <w:r w:rsidR="0078062C">
        <w:t>we</w:t>
      </w:r>
      <w:r w:rsidR="0078062C" w:rsidRPr="008A0C72">
        <w:t xml:space="preserve"> examine</w:t>
      </w:r>
      <w:r w:rsidR="0078062C">
        <w:t>d</w:t>
      </w:r>
      <w:r w:rsidR="0078062C" w:rsidRPr="008A0C72">
        <w:t xml:space="preserve"> </w:t>
      </w:r>
      <w:r w:rsidR="0078062C">
        <w:t>the prevalence</w:t>
      </w:r>
      <w:r w:rsidR="0078062C" w:rsidRPr="008A0C72">
        <w:t xml:space="preserve"> and </w:t>
      </w:r>
      <w:r w:rsidR="0078062C">
        <w:t>interpersonal influences on</w:t>
      </w:r>
      <w:r w:rsidR="0078062C" w:rsidRPr="008A0C72">
        <w:t xml:space="preserve"> SI</w:t>
      </w:r>
      <w:r w:rsidR="0078062C">
        <w:t xml:space="preserve"> within the past two weeks</w:t>
      </w:r>
      <w:r w:rsidR="0078062C" w:rsidRPr="008A0C72">
        <w:t xml:space="preserve"> </w:t>
      </w:r>
      <w:r w:rsidR="0078062C">
        <w:t>in</w:t>
      </w:r>
      <w:r w:rsidR="0078062C" w:rsidRPr="008A0C72">
        <w:t xml:space="preserve"> </w:t>
      </w:r>
      <w:r w:rsidR="0078062C">
        <w:t>pregnancy</w:t>
      </w:r>
      <w:r w:rsidR="0078062C" w:rsidRPr="008A0C72">
        <w:t xml:space="preserve"> </w:t>
      </w:r>
      <w:r w:rsidR="0078062C">
        <w:t xml:space="preserve">and then at 3, 6, and 24 months after birth. Using hierarchical mixed effects models, we </w:t>
      </w:r>
      <w:r w:rsidR="0078062C" w:rsidRPr="008A0C72">
        <w:t>explore</w:t>
      </w:r>
      <w:r w:rsidR="0078062C">
        <w:t>d</w:t>
      </w:r>
      <w:r w:rsidR="0078062C" w:rsidRPr="008A0C72">
        <w:t xml:space="preserve"> </w:t>
      </w:r>
      <w:r w:rsidR="0078062C">
        <w:t>the separate and combined associations of interpersonal</w:t>
      </w:r>
      <w:r w:rsidR="0078062C" w:rsidRPr="008A0C72">
        <w:t xml:space="preserve"> factors </w:t>
      </w:r>
      <w:r w:rsidR="0078062C">
        <w:t xml:space="preserve">(e.g., social support, interpersonal conflict, isolation, and past year intimate partner </w:t>
      </w:r>
      <w:r w:rsidR="00D60186">
        <w:t>violence</w:t>
      </w:r>
      <w:r w:rsidR="0078062C">
        <w:t xml:space="preserve"> </w:t>
      </w:r>
      <w:r w:rsidR="002A5584">
        <w:t>(IPV)</w:t>
      </w:r>
      <w:r w:rsidR="00D60186">
        <w:t>)</w:t>
      </w:r>
      <w:r w:rsidR="006551D9">
        <w:t xml:space="preserve"> on </w:t>
      </w:r>
      <w:r w:rsidR="00584721">
        <w:t>SI</w:t>
      </w:r>
      <w:r w:rsidR="006551D9">
        <w:t xml:space="preserve"> </w:t>
      </w:r>
      <w:r w:rsidR="0054695A">
        <w:t>at each timepoint</w:t>
      </w:r>
      <w:r w:rsidR="00D60186">
        <w:t xml:space="preserve">. </w:t>
      </w:r>
      <w:bookmarkEnd w:id="0"/>
    </w:p>
    <w:p w14:paraId="7879151D" w14:textId="2B34818C" w:rsidR="00FC67F8" w:rsidRDefault="00FC67F8" w:rsidP="00B714EB">
      <w:pPr>
        <w:jc w:val="both"/>
      </w:pPr>
      <w:r w:rsidRPr="00B95AAB">
        <w:rPr>
          <w:i/>
          <w:iCs/>
        </w:rPr>
        <w:t>Results</w:t>
      </w:r>
      <w:r>
        <w:t xml:space="preserve">: </w:t>
      </w:r>
      <w:r w:rsidR="00584721">
        <w:t>SI</w:t>
      </w:r>
      <w:r w:rsidR="00B95BC8">
        <w:t xml:space="preserve"> prevalence was highest in pregnancy</w:t>
      </w:r>
      <w:r w:rsidR="00500CAB">
        <w:t xml:space="preserve"> (</w:t>
      </w:r>
      <w:r w:rsidR="00BA7746">
        <w:t>12.2</w:t>
      </w:r>
      <w:r w:rsidR="00500CAB">
        <w:t xml:space="preserve">%) and dropped to </w:t>
      </w:r>
      <w:r w:rsidR="00BA7746">
        <w:t>5</w:t>
      </w:r>
      <w:r w:rsidR="00500CAB">
        <w:t xml:space="preserve">% throughout two years postpartum. </w:t>
      </w:r>
      <w:r w:rsidR="00AB3425">
        <w:t>I</w:t>
      </w:r>
      <w:r w:rsidR="00500CAB">
        <w:t>nterpersonal conflict and physical IPV</w:t>
      </w:r>
      <w:r w:rsidR="00AB3425">
        <w:t xml:space="preserve"> </w:t>
      </w:r>
      <w:r w:rsidR="008E5C65">
        <w:t xml:space="preserve">were </w:t>
      </w:r>
      <w:r w:rsidR="00500CAB">
        <w:t>independently</w:t>
      </w:r>
      <w:r w:rsidR="008E5C65">
        <w:t xml:space="preserve"> associated with</w:t>
      </w:r>
      <w:r w:rsidR="00500CAB">
        <w:t xml:space="preserve"> increase</w:t>
      </w:r>
      <w:r w:rsidR="008E5C65">
        <w:t>d</w:t>
      </w:r>
      <w:r w:rsidR="00500CAB">
        <w:t xml:space="preserve"> </w:t>
      </w:r>
      <w:r w:rsidR="008E5C65">
        <w:t>odds</w:t>
      </w:r>
      <w:r w:rsidR="00500CAB">
        <w:t xml:space="preserve"> of SI in pregnancy</w:t>
      </w:r>
      <w:r w:rsidR="00AB3425">
        <w:t>, but not</w:t>
      </w:r>
      <w:r w:rsidR="00500CAB">
        <w:t xml:space="preserve"> postpartum</w:t>
      </w:r>
      <w:r w:rsidR="00681D6B">
        <w:t>,</w:t>
      </w:r>
      <w:r w:rsidR="00B24EED">
        <w:t xml:space="preserve"> </w:t>
      </w:r>
      <w:r w:rsidR="009E1F5E">
        <w:t xml:space="preserve">except </w:t>
      </w:r>
      <w:r w:rsidR="00F722CF">
        <w:t>at 6 months</w:t>
      </w:r>
      <w:r w:rsidR="00500CAB">
        <w:t xml:space="preserve">. </w:t>
      </w:r>
      <w:r w:rsidR="003C0231">
        <w:t>Perceived s</w:t>
      </w:r>
      <w:r w:rsidR="00500CAB">
        <w:t xml:space="preserve">ocial support remained a robust independent factor associated with reduced SI at all timepoints. </w:t>
      </w:r>
      <w:r w:rsidR="00D60186">
        <w:t xml:space="preserve"> </w:t>
      </w:r>
    </w:p>
    <w:p w14:paraId="78B1EE7C" w14:textId="6EA0C701" w:rsidR="0003554F" w:rsidRDefault="00FC67F8" w:rsidP="00B714EB">
      <w:pPr>
        <w:jc w:val="both"/>
        <w:rPr>
          <w:bCs/>
        </w:rPr>
      </w:pPr>
      <w:r w:rsidRPr="00B95AAB">
        <w:rPr>
          <w:i/>
          <w:iCs/>
        </w:rPr>
        <w:t>Conclusion</w:t>
      </w:r>
      <w:r>
        <w:t>:</w:t>
      </w:r>
      <w:r w:rsidR="00C45BF6">
        <w:t xml:space="preserve"> </w:t>
      </w:r>
      <w:r w:rsidR="0078062C">
        <w:t xml:space="preserve">In addition to screening and deploying interventions for perinatal women with depression, targeting interventions for those who also experience interpersonal conflict, including intimate partner violence, may significantly reduce suicidal thoughts and related sequelae. </w:t>
      </w:r>
      <w:r w:rsidR="0078062C">
        <w:rPr>
          <w:bCs/>
        </w:rPr>
        <w:t>Social support is a viable and potentially powerful target to reduce the burden of suicide among women</w:t>
      </w:r>
      <w:r w:rsidR="00D60186">
        <w:t xml:space="preserve">. </w:t>
      </w:r>
    </w:p>
    <w:p w14:paraId="56A64AE2" w14:textId="07D298F8" w:rsidR="00D60186" w:rsidRDefault="00D60186" w:rsidP="00B714EB">
      <w:pPr>
        <w:jc w:val="both"/>
      </w:pPr>
    </w:p>
    <w:p w14:paraId="64251F07" w14:textId="77777777" w:rsidR="00737784" w:rsidRDefault="00737784" w:rsidP="00B714EB">
      <w:pPr>
        <w:rPr>
          <w:b/>
          <w:bCs/>
        </w:rPr>
      </w:pPr>
      <w:r>
        <w:rPr>
          <w:b/>
          <w:bCs/>
        </w:rPr>
        <w:t>Highlights</w:t>
      </w:r>
    </w:p>
    <w:p w14:paraId="2B0C327D" w14:textId="70557113" w:rsidR="00737784" w:rsidRDefault="003F2FE4" w:rsidP="00737784">
      <w:pPr>
        <w:pStyle w:val="ListParagraph"/>
        <w:numPr>
          <w:ilvl w:val="0"/>
          <w:numId w:val="8"/>
        </w:numPr>
      </w:pPr>
      <w:r>
        <w:t>Suicid</w:t>
      </w:r>
      <w:r w:rsidR="00AD4D21">
        <w:t>al</w:t>
      </w:r>
      <w:r>
        <w:t xml:space="preserve"> ideation prevalence was higher in pregnancy compared to </w:t>
      </w:r>
      <w:r w:rsidR="001D6132">
        <w:t>postpartum</w:t>
      </w:r>
      <w:r>
        <w:t xml:space="preserve"> </w:t>
      </w:r>
    </w:p>
    <w:p w14:paraId="0262F55A" w14:textId="28176DFE" w:rsidR="003F2FE4" w:rsidRDefault="001D6132" w:rsidP="00737784">
      <w:pPr>
        <w:pStyle w:val="ListParagraph"/>
        <w:numPr>
          <w:ilvl w:val="0"/>
          <w:numId w:val="8"/>
        </w:numPr>
      </w:pPr>
      <w:r>
        <w:t>Perceived social support was independently associated with reduced suicidal ideation</w:t>
      </w:r>
    </w:p>
    <w:p w14:paraId="4A588228" w14:textId="76332351" w:rsidR="001D6132" w:rsidRPr="00737784" w:rsidRDefault="001D6132" w:rsidP="00737784">
      <w:pPr>
        <w:pStyle w:val="ListParagraph"/>
        <w:numPr>
          <w:ilvl w:val="0"/>
          <w:numId w:val="8"/>
        </w:numPr>
      </w:pPr>
      <w:r>
        <w:t>I</w:t>
      </w:r>
      <w:r w:rsidRPr="001D6132">
        <w:t xml:space="preserve">nterventions addressing </w:t>
      </w:r>
      <w:r>
        <w:t>suicide</w:t>
      </w:r>
      <w:r w:rsidRPr="001D6132">
        <w:t xml:space="preserve"> </w:t>
      </w:r>
      <w:r>
        <w:t>must attend to women’s family and social context</w:t>
      </w:r>
    </w:p>
    <w:p w14:paraId="3E9B6969" w14:textId="77777777" w:rsidR="00737784" w:rsidRDefault="00737784" w:rsidP="00B714EB">
      <w:pPr>
        <w:rPr>
          <w:b/>
          <w:bCs/>
        </w:rPr>
      </w:pPr>
    </w:p>
    <w:p w14:paraId="44F0E57F" w14:textId="0C9F5094" w:rsidR="00E01EFF" w:rsidRPr="004B6D60" w:rsidRDefault="004B6D60" w:rsidP="00B714EB">
      <w:r>
        <w:rPr>
          <w:b/>
          <w:bCs/>
        </w:rPr>
        <w:t xml:space="preserve">Keywords: </w:t>
      </w:r>
      <w:r>
        <w:t>maternal mental health, suicid</w:t>
      </w:r>
      <w:r w:rsidR="006F2327">
        <w:t>al ideation</w:t>
      </w:r>
      <w:r>
        <w:t xml:space="preserve">, low-income, </w:t>
      </w:r>
      <w:r w:rsidR="00737784">
        <w:t xml:space="preserve">intimate partner </w:t>
      </w:r>
      <w:r>
        <w:t>violence,</w:t>
      </w:r>
      <w:r w:rsidR="00A371EA">
        <w:t xml:space="preserve"> </w:t>
      </w:r>
      <w:r>
        <w:t>social support</w:t>
      </w:r>
    </w:p>
    <w:p w14:paraId="563667F8" w14:textId="77777777" w:rsidR="0045495C" w:rsidRDefault="0045495C" w:rsidP="00B714EB">
      <w:pPr>
        <w:rPr>
          <w:b/>
          <w:bCs/>
        </w:rPr>
      </w:pPr>
    </w:p>
    <w:p w14:paraId="227E050B" w14:textId="59C7EF4F" w:rsidR="0045495C" w:rsidRDefault="0045495C" w:rsidP="00B714EB">
      <w:pPr>
        <w:rPr>
          <w:b/>
          <w:bCs/>
        </w:rPr>
      </w:pPr>
    </w:p>
    <w:p w14:paraId="663490A6" w14:textId="77777777" w:rsidR="001F098C" w:rsidRDefault="001F098C" w:rsidP="00B714EB">
      <w:pPr>
        <w:rPr>
          <w:b/>
          <w:bCs/>
        </w:rPr>
      </w:pPr>
    </w:p>
    <w:p w14:paraId="6E69E4DF" w14:textId="77777777" w:rsidR="0045495C" w:rsidRDefault="0045495C" w:rsidP="00B714EB">
      <w:pPr>
        <w:rPr>
          <w:b/>
          <w:bCs/>
        </w:rPr>
      </w:pPr>
    </w:p>
    <w:p w14:paraId="565DB48E" w14:textId="77777777" w:rsidR="0045495C" w:rsidRDefault="0045495C" w:rsidP="00B714EB">
      <w:pPr>
        <w:rPr>
          <w:b/>
          <w:bCs/>
        </w:rPr>
      </w:pPr>
    </w:p>
    <w:p w14:paraId="531E5E67" w14:textId="56464561" w:rsidR="0045495C" w:rsidRDefault="0045495C" w:rsidP="00B714EB">
      <w:pPr>
        <w:rPr>
          <w:b/>
          <w:bCs/>
        </w:rPr>
      </w:pPr>
    </w:p>
    <w:p w14:paraId="60E07F17" w14:textId="1F7881EE" w:rsidR="00933D99" w:rsidRDefault="00933D99" w:rsidP="00B714EB">
      <w:pPr>
        <w:rPr>
          <w:b/>
          <w:bCs/>
        </w:rPr>
      </w:pPr>
    </w:p>
    <w:p w14:paraId="6D1D4281" w14:textId="168D2DCD" w:rsidR="00933D99" w:rsidRDefault="00933D99" w:rsidP="00B714EB">
      <w:pPr>
        <w:rPr>
          <w:b/>
          <w:bCs/>
        </w:rPr>
      </w:pPr>
    </w:p>
    <w:p w14:paraId="4122CA58" w14:textId="6EB966A3" w:rsidR="00933D99" w:rsidRDefault="00933D99" w:rsidP="00B714EB">
      <w:pPr>
        <w:rPr>
          <w:b/>
          <w:bCs/>
        </w:rPr>
      </w:pPr>
    </w:p>
    <w:p w14:paraId="59A35ECB" w14:textId="2478345F" w:rsidR="00933D99" w:rsidRDefault="00933D99" w:rsidP="00B714EB">
      <w:pPr>
        <w:rPr>
          <w:b/>
          <w:bCs/>
        </w:rPr>
      </w:pPr>
    </w:p>
    <w:p w14:paraId="327DE2E6" w14:textId="227668D9" w:rsidR="001431D6" w:rsidRDefault="001431D6" w:rsidP="00B714EB">
      <w:pPr>
        <w:rPr>
          <w:b/>
          <w:bCs/>
        </w:rPr>
      </w:pPr>
    </w:p>
    <w:p w14:paraId="33A117C3" w14:textId="46195FE4" w:rsidR="001431D6" w:rsidRDefault="001431D6" w:rsidP="00B714EB">
      <w:pPr>
        <w:rPr>
          <w:b/>
          <w:bCs/>
        </w:rPr>
      </w:pPr>
    </w:p>
    <w:p w14:paraId="568095AD" w14:textId="1DFB049D" w:rsidR="001431D6" w:rsidRDefault="001431D6" w:rsidP="00B714EB">
      <w:pPr>
        <w:rPr>
          <w:b/>
          <w:bCs/>
        </w:rPr>
      </w:pPr>
    </w:p>
    <w:p w14:paraId="41ECAAB1" w14:textId="2F5D0FDC" w:rsidR="001431D6" w:rsidRDefault="001431D6" w:rsidP="00B714EB">
      <w:pPr>
        <w:rPr>
          <w:b/>
          <w:bCs/>
        </w:rPr>
      </w:pPr>
    </w:p>
    <w:p w14:paraId="2036304F" w14:textId="59E801D1" w:rsidR="001431D6" w:rsidRDefault="001431D6" w:rsidP="00B714EB">
      <w:pPr>
        <w:rPr>
          <w:b/>
          <w:bCs/>
        </w:rPr>
      </w:pPr>
    </w:p>
    <w:p w14:paraId="349A94D4" w14:textId="294C640E" w:rsidR="001431D6" w:rsidRDefault="001431D6" w:rsidP="00B714EB">
      <w:pPr>
        <w:rPr>
          <w:b/>
          <w:bCs/>
        </w:rPr>
      </w:pPr>
    </w:p>
    <w:p w14:paraId="72A73B29" w14:textId="14957814" w:rsidR="001431D6" w:rsidRDefault="001431D6" w:rsidP="00B714EB">
      <w:pPr>
        <w:rPr>
          <w:b/>
          <w:bCs/>
        </w:rPr>
      </w:pPr>
    </w:p>
    <w:p w14:paraId="452C4532" w14:textId="4E677644" w:rsidR="001431D6" w:rsidRDefault="001431D6" w:rsidP="00B714EB">
      <w:pPr>
        <w:rPr>
          <w:b/>
          <w:bCs/>
        </w:rPr>
      </w:pPr>
    </w:p>
    <w:p w14:paraId="7230E624" w14:textId="58F9F24E" w:rsidR="001431D6" w:rsidRDefault="001431D6" w:rsidP="00B714EB">
      <w:pPr>
        <w:rPr>
          <w:b/>
          <w:bCs/>
        </w:rPr>
      </w:pPr>
    </w:p>
    <w:p w14:paraId="07D184AA" w14:textId="0BDB1792" w:rsidR="001431D6" w:rsidRDefault="001431D6" w:rsidP="00B714EB">
      <w:pPr>
        <w:rPr>
          <w:b/>
          <w:bCs/>
        </w:rPr>
      </w:pPr>
    </w:p>
    <w:p w14:paraId="741A83C4" w14:textId="3A86B192" w:rsidR="009D0E47" w:rsidRPr="00511226" w:rsidRDefault="009D0E47" w:rsidP="00B714EB">
      <w:pPr>
        <w:rPr>
          <w:b/>
          <w:bCs/>
        </w:rPr>
      </w:pPr>
      <w:r w:rsidRPr="00511226">
        <w:rPr>
          <w:b/>
          <w:bCs/>
        </w:rPr>
        <w:lastRenderedPageBreak/>
        <w:t xml:space="preserve">Introduction: </w:t>
      </w:r>
    </w:p>
    <w:p w14:paraId="27C9F61F" w14:textId="426613B1" w:rsidR="00823165" w:rsidRDefault="009D3CA3" w:rsidP="008A379B">
      <w:pPr>
        <w:tabs>
          <w:tab w:val="left" w:pos="5040"/>
        </w:tabs>
        <w:ind w:firstLine="720"/>
        <w:rPr>
          <w:bCs/>
        </w:rPr>
      </w:pPr>
      <w:r w:rsidRPr="008A0C72">
        <w:rPr>
          <w:bCs/>
        </w:rPr>
        <w:t xml:space="preserve">Suicide is a leading contributor to global mortality and three-quarters of these deaths occur in </w:t>
      </w:r>
      <w:r w:rsidR="005614B9">
        <w:rPr>
          <w:bCs/>
        </w:rPr>
        <w:t>low- and- middle-income countries (</w:t>
      </w:r>
      <w:r w:rsidRPr="008A0C72">
        <w:rPr>
          <w:bCs/>
        </w:rPr>
        <w:t>LMIC</w:t>
      </w:r>
      <w:r w:rsidR="005614B9">
        <w:rPr>
          <w:bCs/>
        </w:rPr>
        <w:t>)</w:t>
      </w:r>
      <w:r w:rsidR="003271A2">
        <w:rPr>
          <w:bCs/>
        </w:rPr>
        <w:t xml:space="preserve"> </w:t>
      </w:r>
      <w:r w:rsidRPr="008A0C72">
        <w:rPr>
          <w:bCs/>
        </w:rPr>
        <w:fldChar w:fldCharType="begin">
          <w:fldData xml:space="preserve">PEVuZE5vdGU+PENpdGU+PEF1dGhvcj5Xb3JsZCBIZWFsdGggT3JnYW5pemF0aW9uPC9BdXRob3I+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</w:fldData>
        </w:fldChar>
      </w:r>
      <w:r w:rsidR="006473E7">
        <w:rPr>
          <w:bCs/>
        </w:rPr>
        <w:instrText xml:space="preserve"> ADDIN EN.CITE </w:instrText>
      </w:r>
      <w:r w:rsidR="006473E7">
        <w:rPr>
          <w:bCs/>
        </w:rPr>
        <w:fldChar w:fldCharType="begin">
          <w:fldData xml:space="preserve">PEVuZE5vdGU+PENpdGU+PEF1dGhvcj5Xb3JsZCBIZWFsdGggT3JnYW5pemF0aW9uPC9BdXRob3I+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</w:fldData>
        </w:fldChar>
      </w:r>
      <w:r w:rsidR="006473E7">
        <w:rPr>
          <w:bCs/>
        </w:rPr>
        <w:instrText xml:space="preserve"> ADDIN EN.CITE.DATA </w:instrText>
      </w:r>
      <w:r w:rsidR="006473E7">
        <w:rPr>
          <w:bCs/>
        </w:rPr>
      </w:r>
      <w:r w:rsidR="006473E7">
        <w:rPr>
          <w:bCs/>
        </w:rPr>
        <w:fldChar w:fldCharType="end"/>
      </w:r>
      <w:r w:rsidRPr="008A0C72">
        <w:rPr>
          <w:bCs/>
        </w:rPr>
      </w:r>
      <w:r w:rsidRPr="008A0C72">
        <w:rPr>
          <w:bCs/>
        </w:rPr>
        <w:fldChar w:fldCharType="separate"/>
      </w:r>
      <w:r w:rsidR="006473E7">
        <w:rPr>
          <w:bCs/>
          <w:noProof/>
        </w:rPr>
        <w:t>(Iemmi et al., 2016; Knipe et al., 2019; World Health Organization, 2017)</w:t>
      </w:r>
      <w:r w:rsidRPr="008A0C72">
        <w:rPr>
          <w:bCs/>
        </w:rPr>
        <w:fldChar w:fldCharType="end"/>
      </w:r>
      <w:r w:rsidR="003271A2">
        <w:rPr>
          <w:bCs/>
        </w:rPr>
        <w:t>.</w:t>
      </w:r>
      <w:r w:rsidRPr="008A0C72">
        <w:rPr>
          <w:bCs/>
        </w:rPr>
        <w:t xml:space="preserve"> </w:t>
      </w:r>
      <w:r w:rsidR="00823165">
        <w:rPr>
          <w:bCs/>
        </w:rPr>
        <w:t xml:space="preserve">Southeast Asia has the highest </w:t>
      </w:r>
      <w:r w:rsidR="00DB4651">
        <w:rPr>
          <w:bCs/>
        </w:rPr>
        <w:t xml:space="preserve">rate </w:t>
      </w:r>
      <w:r w:rsidR="000864E0">
        <w:rPr>
          <w:bCs/>
        </w:rPr>
        <w:t>of suicide fatalities in the world</w:t>
      </w:r>
      <w:r w:rsidR="002F0BFC">
        <w:rPr>
          <w:bCs/>
        </w:rPr>
        <w:t xml:space="preserve"> (17.7 per 100,000)</w:t>
      </w:r>
      <w:r w:rsidR="000864E0">
        <w:rPr>
          <w:bCs/>
        </w:rPr>
        <w:t>, and, compared to high-income countries, the burden among women is particularly high</w:t>
      </w:r>
      <w:r w:rsidR="00304109">
        <w:rPr>
          <w:bCs/>
        </w:rPr>
        <w:t xml:space="preserve"> where the male to female ratio is closer to one (in high</w:t>
      </w:r>
      <w:r w:rsidR="004071C1">
        <w:rPr>
          <w:bCs/>
        </w:rPr>
        <w:t>-</w:t>
      </w:r>
      <w:r w:rsidR="00304109">
        <w:rPr>
          <w:bCs/>
        </w:rPr>
        <w:t>income countries it is 3:5)</w:t>
      </w:r>
      <w:r w:rsidR="004071C1">
        <w:rPr>
          <w:bCs/>
        </w:rPr>
        <w:t xml:space="preserve"> </w:t>
      </w:r>
      <w:r w:rsidR="000864E0">
        <w:rPr>
          <w:bCs/>
        </w:rPr>
        <w:fldChar w:fldCharType="begin">
          <w:fldData xml:space="preserve">PEVuZE5vdGU+PENpdGU+PEF1dGhvcj5WaWpheWFrdW1hcjwvQXV0aG9yPjxZZWFyPjIwMTY8L1ll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</w:fldData>
        </w:fldChar>
      </w:r>
      <w:r w:rsidR="00E97BD4">
        <w:rPr>
          <w:bCs/>
        </w:rPr>
        <w:instrText xml:space="preserve"> ADDIN EN.CITE </w:instrText>
      </w:r>
      <w:r w:rsidR="00E97BD4">
        <w:rPr>
          <w:bCs/>
        </w:rPr>
        <w:fldChar w:fldCharType="begin">
          <w:fldData xml:space="preserve">PEVuZE5vdGU+PENpdGU+PEF1dGhvcj5WaWpheWFrdW1hcjwvQXV0aG9yPjxZZWFyPjIwMTY8L1ll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</w:fldData>
        </w:fldChar>
      </w:r>
      <w:r w:rsidR="00E97BD4">
        <w:rPr>
          <w:bCs/>
        </w:rPr>
        <w:instrText xml:space="preserve"> ADDIN EN.CITE.DATA </w:instrText>
      </w:r>
      <w:r w:rsidR="00E97BD4">
        <w:rPr>
          <w:bCs/>
        </w:rPr>
      </w:r>
      <w:r w:rsidR="00E97BD4">
        <w:rPr>
          <w:bCs/>
        </w:rPr>
        <w:fldChar w:fldCharType="end"/>
      </w:r>
      <w:r w:rsidR="000864E0">
        <w:rPr>
          <w:bCs/>
        </w:rPr>
      </w:r>
      <w:r w:rsidR="000864E0">
        <w:rPr>
          <w:bCs/>
        </w:rPr>
        <w:fldChar w:fldCharType="separate"/>
      </w:r>
      <w:r w:rsidR="00E97BD4">
        <w:rPr>
          <w:bCs/>
          <w:noProof/>
        </w:rPr>
        <w:t>(Vijayakumar et al., 2020; Vijayakumar &amp; Phillips, 2016)</w:t>
      </w:r>
      <w:r w:rsidR="000864E0">
        <w:rPr>
          <w:bCs/>
        </w:rPr>
        <w:fldChar w:fldCharType="end"/>
      </w:r>
      <w:r w:rsidR="003271A2">
        <w:rPr>
          <w:bCs/>
        </w:rPr>
        <w:t>.</w:t>
      </w:r>
      <w:r w:rsidR="000864E0">
        <w:rPr>
          <w:bCs/>
        </w:rPr>
        <w:t xml:space="preserve"> </w:t>
      </w:r>
      <w:r w:rsidR="00823165" w:rsidRPr="008A0C72">
        <w:rPr>
          <w:bCs/>
        </w:rPr>
        <w:t>In the perinatal period, women have increased risk for suicidal ideation</w:t>
      </w:r>
      <w:r w:rsidR="0040032A">
        <w:rPr>
          <w:bCs/>
        </w:rPr>
        <w:t xml:space="preserve"> (SI),</w:t>
      </w:r>
      <w:r w:rsidR="00823165" w:rsidRPr="008A0C72">
        <w:rPr>
          <w:bCs/>
        </w:rPr>
        <w:t xml:space="preserve"> and </w:t>
      </w:r>
      <w:r w:rsidR="0040032A">
        <w:rPr>
          <w:bCs/>
        </w:rPr>
        <w:t>suicide is a leading cause of death in young women in LMIC</w:t>
      </w:r>
      <w:r w:rsidR="003271A2">
        <w:rPr>
          <w:bCs/>
        </w:rPr>
        <w:t xml:space="preserve"> </w:t>
      </w:r>
      <w:r w:rsidR="00823165" w:rsidRPr="008A0C72">
        <w:rPr>
          <w:bCs/>
        </w:rPr>
        <w:fldChar w:fldCharType="begin">
          <w:fldData xml:space="preserve">PEVuZE5vdGU+PENpdGU+PEF1dGhvcj5BbGh1c2VuPC9BdXRob3I+PFllYXI+MjAxNTwvWWVhcj48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</w:fldData>
        </w:fldChar>
      </w:r>
      <w:r w:rsidR="00E97BD4">
        <w:rPr>
          <w:bCs/>
        </w:rPr>
        <w:instrText xml:space="preserve"> ADDIN EN.CITE </w:instrText>
      </w:r>
      <w:r w:rsidR="00E97BD4">
        <w:rPr>
          <w:bCs/>
        </w:rPr>
        <w:fldChar w:fldCharType="begin">
          <w:fldData xml:space="preserve">PEVuZE5vdGU+PENpdGU+PEF1dGhvcj5BbGh1c2VuPC9BdXRob3I+PFllYXI+MjAxNTwvWWVhcj48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</w:fldData>
        </w:fldChar>
      </w:r>
      <w:r w:rsidR="00E97BD4">
        <w:rPr>
          <w:bCs/>
        </w:rPr>
        <w:instrText xml:space="preserve"> ADDIN EN.CITE.DATA </w:instrText>
      </w:r>
      <w:r w:rsidR="00E97BD4">
        <w:rPr>
          <w:bCs/>
        </w:rPr>
      </w:r>
      <w:r w:rsidR="00E97BD4">
        <w:rPr>
          <w:bCs/>
        </w:rPr>
        <w:fldChar w:fldCharType="end"/>
      </w:r>
      <w:r w:rsidR="00823165" w:rsidRPr="008A0C72">
        <w:rPr>
          <w:bCs/>
        </w:rPr>
      </w:r>
      <w:r w:rsidR="00823165" w:rsidRPr="008A0C72">
        <w:rPr>
          <w:bCs/>
        </w:rPr>
        <w:fldChar w:fldCharType="separate"/>
      </w:r>
      <w:r w:rsidR="00E97BD4">
        <w:rPr>
          <w:bCs/>
          <w:noProof/>
        </w:rPr>
        <w:t>(Alhusen et al., 2015; Fuhr et al., 2014)</w:t>
      </w:r>
      <w:r w:rsidR="00823165" w:rsidRPr="008A0C72">
        <w:rPr>
          <w:bCs/>
        </w:rPr>
        <w:fldChar w:fldCharType="end"/>
      </w:r>
      <w:r w:rsidR="003271A2">
        <w:rPr>
          <w:bCs/>
        </w:rPr>
        <w:t>.</w:t>
      </w:r>
      <w:r w:rsidR="00823165" w:rsidRPr="008A0C72">
        <w:rPr>
          <w:bCs/>
        </w:rPr>
        <w:t xml:space="preserve"> In LMIC settings, up to 20% of maternal deaths are due to suicide and in </w:t>
      </w:r>
      <w:r w:rsidR="000864E0">
        <w:rPr>
          <w:bCs/>
        </w:rPr>
        <w:t xml:space="preserve">some regions of </w:t>
      </w:r>
      <w:r w:rsidR="00823165" w:rsidRPr="008A0C72">
        <w:rPr>
          <w:bCs/>
        </w:rPr>
        <w:t>South Asia,</w:t>
      </w:r>
      <w:r w:rsidR="00823165">
        <w:rPr>
          <w:bCs/>
        </w:rPr>
        <w:t xml:space="preserve"> it</w:t>
      </w:r>
      <w:r w:rsidR="00823165" w:rsidRPr="008A0C72">
        <w:rPr>
          <w:bCs/>
        </w:rPr>
        <w:t xml:space="preserve"> is a leading cause of death among women of reproductive age</w:t>
      </w:r>
      <w:r w:rsidR="003271A2">
        <w:rPr>
          <w:bCs/>
        </w:rPr>
        <w:t xml:space="preserve"> </w:t>
      </w:r>
      <w:r w:rsidR="00823165" w:rsidRPr="008A0C72">
        <w:rPr>
          <w:bCs/>
        </w:rPr>
        <w:fldChar w:fldCharType="begin">
          <w:fldData xml:space="preserve">PEVuZE5vdGU+PENpdGU+PEF1dGhvcj5PbmFoPC9BdXRob3I+PFllYXI+MjAxNzwvWWVhcj48UmVj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</w:fldData>
        </w:fldChar>
      </w:r>
      <w:r w:rsidR="007D607E">
        <w:rPr>
          <w:bCs/>
        </w:rPr>
        <w:instrText xml:space="preserve"> ADDIN EN.CITE </w:instrText>
      </w:r>
      <w:r w:rsidR="007D607E">
        <w:rPr>
          <w:bCs/>
        </w:rPr>
        <w:fldChar w:fldCharType="begin">
          <w:fldData xml:space="preserve">PEVuZE5vdGU+PENpdGU+PEF1dGhvcj5PbmFoPC9BdXRob3I+PFllYXI+MjAxNzwvWWVhcj48UmVj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</w:fldData>
        </w:fldChar>
      </w:r>
      <w:r w:rsidR="007D607E">
        <w:rPr>
          <w:bCs/>
        </w:rPr>
        <w:instrText xml:space="preserve"> ADDIN EN.CITE.DATA </w:instrText>
      </w:r>
      <w:r w:rsidR="007D607E">
        <w:rPr>
          <w:bCs/>
        </w:rPr>
      </w:r>
      <w:r w:rsidR="007D607E">
        <w:rPr>
          <w:bCs/>
        </w:rPr>
        <w:fldChar w:fldCharType="end"/>
      </w:r>
      <w:r w:rsidR="00823165" w:rsidRPr="008A0C72">
        <w:rPr>
          <w:bCs/>
        </w:rPr>
      </w:r>
      <w:r w:rsidR="00823165" w:rsidRPr="008A0C72">
        <w:rPr>
          <w:bCs/>
        </w:rPr>
        <w:fldChar w:fldCharType="separate"/>
      </w:r>
      <w:r w:rsidR="007D607E">
        <w:rPr>
          <w:bCs/>
          <w:noProof/>
        </w:rPr>
        <w:t>(Lindahl et al., 2005; Onah et al., 2017; Orsolini et al., 2016a)</w:t>
      </w:r>
      <w:r w:rsidR="00823165" w:rsidRPr="008A0C72">
        <w:rPr>
          <w:bCs/>
        </w:rPr>
        <w:fldChar w:fldCharType="end"/>
      </w:r>
      <w:r w:rsidR="003271A2">
        <w:rPr>
          <w:bCs/>
        </w:rPr>
        <w:t>.</w:t>
      </w:r>
      <w:r w:rsidR="00823165">
        <w:rPr>
          <w:bCs/>
        </w:rPr>
        <w:t xml:space="preserve"> </w:t>
      </w:r>
      <w:r w:rsidR="006F54DF">
        <w:rPr>
          <w:bCs/>
        </w:rPr>
        <w:t>Additionally,</w:t>
      </w:r>
      <w:r w:rsidR="00823165" w:rsidRPr="008A0C72">
        <w:rPr>
          <w:bCs/>
        </w:rPr>
        <w:t xml:space="preserve"> between 5 and 27% of women in LMIC have thoughts of suicide in their pregnancy</w:t>
      </w:r>
      <w:r w:rsidR="003271A2">
        <w:rPr>
          <w:bCs/>
        </w:rPr>
        <w:t xml:space="preserve"> </w:t>
      </w:r>
      <w:r w:rsidR="00823165" w:rsidRPr="008A0C72">
        <w:rPr>
          <w:bCs/>
        </w:rPr>
        <w:fldChar w:fldCharType="begin">
          <w:fldData xml:space="preserve">PEVuZE5vdGU+PENpdGU+PEF1dGhvcj5PbmFoPC9BdXRob3I+PFllYXI+MjAxNzwvWWVhcj48UmVj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</w:fldData>
        </w:fldChar>
      </w:r>
      <w:r w:rsidR="007D607E">
        <w:rPr>
          <w:bCs/>
        </w:rPr>
        <w:instrText xml:space="preserve"> ADDIN EN.CITE </w:instrText>
      </w:r>
      <w:r w:rsidR="007D607E">
        <w:rPr>
          <w:bCs/>
        </w:rPr>
        <w:fldChar w:fldCharType="begin">
          <w:fldData xml:space="preserve">PEVuZE5vdGU+PENpdGU+PEF1dGhvcj5PbmFoPC9BdXRob3I+PFllYXI+MjAxNzwvWWVhcj48UmVj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</w:fldData>
        </w:fldChar>
      </w:r>
      <w:r w:rsidR="007D607E">
        <w:rPr>
          <w:bCs/>
        </w:rPr>
        <w:instrText xml:space="preserve"> ADDIN EN.CITE.DATA </w:instrText>
      </w:r>
      <w:r w:rsidR="007D607E">
        <w:rPr>
          <w:bCs/>
        </w:rPr>
      </w:r>
      <w:r w:rsidR="007D607E">
        <w:rPr>
          <w:bCs/>
        </w:rPr>
        <w:fldChar w:fldCharType="end"/>
      </w:r>
      <w:r w:rsidR="00823165" w:rsidRPr="008A0C72">
        <w:rPr>
          <w:bCs/>
        </w:rPr>
      </w:r>
      <w:r w:rsidR="00823165" w:rsidRPr="008A0C72">
        <w:rPr>
          <w:bCs/>
        </w:rPr>
        <w:fldChar w:fldCharType="separate"/>
      </w:r>
      <w:r w:rsidR="007D607E">
        <w:rPr>
          <w:bCs/>
          <w:noProof/>
        </w:rPr>
        <w:t>(Onah et al., 2017; Orsolini et al., 2016a)</w:t>
      </w:r>
      <w:r w:rsidR="00823165" w:rsidRPr="008A0C72">
        <w:rPr>
          <w:bCs/>
        </w:rPr>
        <w:fldChar w:fldCharType="end"/>
      </w:r>
      <w:r w:rsidR="003271A2">
        <w:rPr>
          <w:bCs/>
        </w:rPr>
        <w:t>.</w:t>
      </w:r>
      <w:r w:rsidR="000864E0">
        <w:rPr>
          <w:bCs/>
        </w:rPr>
        <w:t xml:space="preserve"> Despite disparities in </w:t>
      </w:r>
      <w:r w:rsidR="00CB68BE">
        <w:rPr>
          <w:bCs/>
        </w:rPr>
        <w:t xml:space="preserve">the </w:t>
      </w:r>
      <w:r w:rsidR="000864E0">
        <w:rPr>
          <w:bCs/>
        </w:rPr>
        <w:t>suicide burden</w:t>
      </w:r>
      <w:r w:rsidR="0038385C">
        <w:rPr>
          <w:bCs/>
        </w:rPr>
        <w:t xml:space="preserve"> </w:t>
      </w:r>
      <w:r w:rsidR="00CB68BE">
        <w:rPr>
          <w:bCs/>
        </w:rPr>
        <w:t xml:space="preserve">and </w:t>
      </w:r>
      <w:r w:rsidR="0038385C" w:rsidRPr="008A0C72">
        <w:rPr>
          <w:bCs/>
        </w:rPr>
        <w:t>recent calls to advance the research agenda surrounding suicide</w:t>
      </w:r>
      <w:r w:rsidR="000864E0">
        <w:rPr>
          <w:bCs/>
        </w:rPr>
        <w:t xml:space="preserve">, there remains a substantial paucity of </w:t>
      </w:r>
      <w:r w:rsidR="0038385C" w:rsidRPr="008A0C72">
        <w:rPr>
          <w:bCs/>
        </w:rPr>
        <w:t>evidence supporting effective strategies for early identification and prevention in low-resourced, culturally diverse contexts</w:t>
      </w:r>
      <w:r w:rsidR="003271A2">
        <w:rPr>
          <w:bCs/>
        </w:rPr>
        <w:t xml:space="preserve"> </w:t>
      </w:r>
      <w:r w:rsidR="0038385C" w:rsidRPr="008A0C72">
        <w:rPr>
          <w:bCs/>
        </w:rPr>
        <w:fldChar w:fldCharType="begin">
          <w:fldData xml:space="preserve">PEVuZE5vdGU+PENpdGU+PEF1dGhvcj5GbGVpc2NobWFubjwvQXV0aG9yPjxZZWFyPjIwMTY8L1ll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</w:fldData>
        </w:fldChar>
      </w:r>
      <w:r w:rsidR="006473E7">
        <w:rPr>
          <w:bCs/>
        </w:rPr>
        <w:instrText xml:space="preserve"> ADDIN EN.CITE </w:instrText>
      </w:r>
      <w:r w:rsidR="006473E7">
        <w:rPr>
          <w:bCs/>
        </w:rPr>
        <w:fldChar w:fldCharType="begin">
          <w:fldData xml:space="preserve">PEVuZE5vdGU+PENpdGU+PEF1dGhvcj5GbGVpc2NobWFubjwvQXV0aG9yPjxZZWFyPjIwMTY8L1ll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</w:fldData>
        </w:fldChar>
      </w:r>
      <w:r w:rsidR="006473E7">
        <w:rPr>
          <w:bCs/>
        </w:rPr>
        <w:instrText xml:space="preserve"> ADDIN EN.CITE.DATA </w:instrText>
      </w:r>
      <w:r w:rsidR="006473E7">
        <w:rPr>
          <w:bCs/>
        </w:rPr>
      </w:r>
      <w:r w:rsidR="006473E7">
        <w:rPr>
          <w:bCs/>
        </w:rPr>
        <w:fldChar w:fldCharType="end"/>
      </w:r>
      <w:r w:rsidR="0038385C" w:rsidRPr="008A0C72">
        <w:rPr>
          <w:bCs/>
        </w:rPr>
      </w:r>
      <w:r w:rsidR="0038385C" w:rsidRPr="008A0C72">
        <w:rPr>
          <w:bCs/>
        </w:rPr>
        <w:fldChar w:fldCharType="separate"/>
      </w:r>
      <w:r w:rsidR="006473E7">
        <w:rPr>
          <w:bCs/>
          <w:noProof/>
        </w:rPr>
        <w:t>(Alexandra Fleischmann et al., 2016; Vijayakumar &amp; Phillips, 2016; World Health Organization, 2014)</w:t>
      </w:r>
      <w:r w:rsidR="0038385C" w:rsidRPr="008A0C72">
        <w:rPr>
          <w:bCs/>
        </w:rPr>
        <w:fldChar w:fldCharType="end"/>
      </w:r>
      <w:r w:rsidR="003271A2">
        <w:rPr>
          <w:bCs/>
        </w:rPr>
        <w:t>.</w:t>
      </w:r>
      <w:r w:rsidR="00785167">
        <w:rPr>
          <w:bCs/>
        </w:rPr>
        <w:t xml:space="preserve"> </w:t>
      </w:r>
    </w:p>
    <w:p w14:paraId="68D1BDF5" w14:textId="77284152" w:rsidR="00D4154C" w:rsidRDefault="003C6D9D" w:rsidP="00B714EB">
      <w:pPr>
        <w:ind w:firstLine="720"/>
      </w:pPr>
      <w:r w:rsidRPr="008A0C72">
        <w:rPr>
          <w:bCs/>
        </w:rPr>
        <w:t>The perinatal period may trigger the onset or recurrence of depression, with lasting health impacts on both the mother and child</w:t>
      </w:r>
      <w:r w:rsidR="003271A2">
        <w:rPr>
          <w:bCs/>
        </w:rPr>
        <w:t xml:space="preserve"> </w:t>
      </w:r>
      <w:r w:rsidR="003271A2">
        <w:rPr>
          <w:bCs/>
        </w:rPr>
        <w:fldChar w:fldCharType="begin"/>
      </w:r>
      <w:r w:rsidR="003271A2">
        <w:rPr>
          <w:bCs/>
        </w:rPr>
        <w:instrText xml:space="preserve"> ADDIN EN.CITE &lt;EndNote&gt;&lt;Cite&gt;&lt;Author&gt;Rao&lt;/Author&gt;&lt;Year&gt;2021&lt;/Year&gt;&lt;RecNum&gt;2950&lt;/RecNum&gt;&lt;DisplayText&gt;(Rao et al., 2021)&lt;/DisplayText&gt;&lt;record&gt;&lt;rec-number&gt;2950&lt;/rec-number&gt;&lt;foreign-keys&gt;&lt;key app="EN" db-id="wp2pvd9vztarz4eaavb5t00r2svwrzvwa0tr" timestamp="1619459186"&gt;2950&lt;/key&gt;&lt;/foreign-keys&gt;&lt;ref-type name="Journal Article"&gt;17&lt;/ref-type&gt;&lt;contributors&gt;&lt;authors&gt;&lt;author&gt;Rao, Wen-Wang&lt;/author&gt;&lt;author&gt;Yang, Yuan&lt;/author&gt;&lt;author&gt;Ma, Tian-Jiao&lt;/author&gt;&lt;author&gt;Zhang, Qinge&lt;/author&gt;&lt;author&gt;Ungvari, Gabor S.&lt;/author&gt;&lt;author&gt;Hall, Brian J.&lt;/author&gt;&lt;author&gt;Xiang, Yu-Tao&lt;/author&gt;&lt;/authors&gt;&lt;/contributors&gt;&lt;titles&gt;&lt;title&gt;Worldwide prevalence of suicide attempt in pregnant and postpartum women: a meta-analysis of observational studies&lt;/title&gt;&lt;secondary-title&gt;Social Psychiatry and Psychiatric Epidemiology&lt;/secondary-title&gt;&lt;/titles&gt;&lt;periodical&gt;&lt;full-title&gt;Soc Psychiatry Psychiatr Epidemiol&lt;/full-title&gt;&lt;abbr-1&gt;Social psychiatry and psychiatric epidemiology&lt;/abbr-1&gt;&lt;/periodical&gt;&lt;pages&gt;711-720&lt;/pages&gt;&lt;volume&gt;56&lt;/volume&gt;&lt;number&gt;5&lt;/number&gt;&lt;dates&gt;&lt;year&gt;2021&lt;/year&gt;&lt;pub-dates&gt;&lt;date&gt;2021/05/01&lt;/date&gt;&lt;/pub-dates&gt;&lt;/dates&gt;&lt;isbn&gt;1433-9285&lt;/isbn&gt;&lt;urls&gt;&lt;related-urls&gt;&lt;url&gt;https://doi.org/10.1007/s00127-020-01975-w&lt;/url&gt;&lt;/related-urls&gt;&lt;/urls&gt;&lt;electronic-resource-num&gt;10.1007/s00127-020-01975-w&lt;/electronic-resource-num&gt;&lt;/record&gt;&lt;/Cite&gt;&lt;/EndNote&gt;</w:instrText>
      </w:r>
      <w:r w:rsidR="003271A2">
        <w:rPr>
          <w:bCs/>
        </w:rPr>
        <w:fldChar w:fldCharType="separate"/>
      </w:r>
      <w:r w:rsidR="003271A2">
        <w:rPr>
          <w:bCs/>
          <w:noProof/>
        </w:rPr>
        <w:t>(Rao et al., 2021)</w:t>
      </w:r>
      <w:r w:rsidR="003271A2">
        <w:rPr>
          <w:bCs/>
        </w:rPr>
        <w:fldChar w:fldCharType="end"/>
      </w:r>
      <w:r w:rsidR="003271A2">
        <w:rPr>
          <w:bCs/>
        </w:rPr>
        <w:t>.</w:t>
      </w:r>
      <w:r w:rsidRPr="008A0C72">
        <w:rPr>
          <w:bCs/>
        </w:rPr>
        <w:t xml:space="preserve"> </w:t>
      </w:r>
      <w:r w:rsidR="006F54DF">
        <w:rPr>
          <w:bCs/>
        </w:rPr>
        <w:t>Wh</w:t>
      </w:r>
      <w:r w:rsidRPr="008A0C72">
        <w:rPr>
          <w:bCs/>
        </w:rPr>
        <w:t>ile maternal mortality has declined, maternal deaths from suicide remained unchanged</w:t>
      </w:r>
      <w:r w:rsidR="003271A2">
        <w:rPr>
          <w:bCs/>
        </w:rPr>
        <w:t xml:space="preserve"> </w:t>
      </w:r>
      <w:r w:rsidRPr="008A0C72">
        <w:rPr>
          <w:bCs/>
        </w:rPr>
        <w:fldChar w:fldCharType="begin"/>
      </w:r>
      <w:r w:rsidR="007D607E">
        <w:rPr>
          <w:bCs/>
        </w:rPr>
        <w:instrText xml:space="preserve"> ADDIN EN.CITE &lt;EndNote&gt;&lt;Cite&gt;&lt;Author&gt;Orsolini&lt;/Author&gt;&lt;Year&gt;2016&lt;/Year&gt;&lt;RecNum&gt;759&lt;/RecNum&gt;&lt;DisplayText&gt;(Orsolini et al., 2016b)&lt;/DisplayText&gt;&lt;record&gt;&lt;rec-number&gt;759&lt;/rec-number&gt;&lt;foreign-keys&gt;&lt;key app="EN" db-id="wp2pvd9vztarz4eaavb5t00r2svwrzvwa0tr" timestamp="1523562885"&gt;759&lt;/key&gt;&lt;/foreign-keys&gt;&lt;ref-type name="Journal Article"&gt;17&lt;/ref-type&gt;&lt;contributors&gt;&lt;authors&gt;&lt;author&gt;Orsolini, Laura&lt;/author&gt;&lt;author&gt;Valchera, Alessandro&lt;/author&gt;&lt;author&gt;Vecchiotti, Roberta&lt;/author&gt;&lt;author&gt;Tomasetti, Carmine&lt;/author&gt;&lt;author&gt;Iasevoli, Felice&lt;/author&gt;&lt;author&gt;Fornaro, Michele&lt;/author&gt;&lt;author&gt;De Berardis, Domenico&lt;/author&gt;&lt;author&gt;Perna, Giampaolo&lt;/author&gt;&lt;author&gt;Pompili, Maurizio&lt;/author&gt;&lt;author&gt;Bellantuono, Cesario&lt;/author&gt;&lt;/authors&gt;&lt;/contributors&gt;&lt;titles&gt;&lt;title&gt;Suicide during perinatal period: Epidemiology, risk factors, and clinical correlates&lt;/title&gt;&lt;secondary-title&gt;Frontiers in psychiatry&lt;/secondary-title&gt;&lt;/titles&gt;&lt;periodical&gt;&lt;full-title&gt;Frontiers in psychiatry&lt;/full-title&gt;&lt;/periodical&gt;&lt;pages&gt;138&lt;/pages&gt;&lt;volume&gt;7&lt;/volume&gt;&lt;dates&gt;&lt;year&gt;2016&lt;/year&gt;&lt;/dates&gt;&lt;isbn&gt;1664-0640&lt;/isbn&gt;&lt;urls&gt;&lt;related-urls&gt;&lt;url&gt;https://www.ncbi.nlm.nih.gov/pmc/articles/PMC4981602/pdf/fpsyt-07-00138.pdf&lt;/url&gt;&lt;/related-urls&gt;&lt;/urls&gt;&lt;/record&gt;&lt;/Cite&gt;&lt;/EndNote&gt;</w:instrText>
      </w:r>
      <w:r w:rsidRPr="008A0C72">
        <w:rPr>
          <w:bCs/>
        </w:rPr>
        <w:fldChar w:fldCharType="separate"/>
      </w:r>
      <w:r w:rsidR="007D607E">
        <w:rPr>
          <w:bCs/>
          <w:noProof/>
        </w:rPr>
        <w:t>(Orsolini et al., 2016b)</w:t>
      </w:r>
      <w:r w:rsidRPr="008A0C72">
        <w:rPr>
          <w:bCs/>
        </w:rPr>
        <w:fldChar w:fldCharType="end"/>
      </w:r>
      <w:r w:rsidR="003271A2">
        <w:rPr>
          <w:bCs/>
        </w:rPr>
        <w:t>.</w:t>
      </w:r>
      <w:r w:rsidRPr="008A0C72">
        <w:rPr>
          <w:bCs/>
        </w:rPr>
        <w:t xml:space="preserve"> Women have higher risk for suicidal thoughts and are more likely to experience violence in the perinatal period</w:t>
      </w:r>
      <w:r w:rsidR="003271A2">
        <w:rPr>
          <w:bCs/>
        </w:rPr>
        <w:t xml:space="preserve"> </w:t>
      </w:r>
      <w:r w:rsidRPr="008A0C72">
        <w:rPr>
          <w:bCs/>
        </w:rPr>
        <w:fldChar w:fldCharType="begin">
          <w:fldData xml:space="preserve">PEVuZE5vdGU+PENpdGU+PEF1dGhvcj5PbmFoPC9BdXRob3I+PFllYXI+MjAxNzwvWWVhcj48UmVj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</w:fldData>
        </w:fldChar>
      </w:r>
      <w:r w:rsidR="006473E7">
        <w:rPr>
          <w:bCs/>
        </w:rPr>
        <w:instrText xml:space="preserve"> ADDIN EN.CITE </w:instrText>
      </w:r>
      <w:r w:rsidR="006473E7">
        <w:rPr>
          <w:bCs/>
        </w:rPr>
        <w:fldChar w:fldCharType="begin">
          <w:fldData xml:space="preserve">PEVuZE5vdGU+PENpdGU+PEF1dGhvcj5PbmFoPC9BdXRob3I+PFllYXI+MjAxNzwvWWVhcj48UmVj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</w:fldData>
        </w:fldChar>
      </w:r>
      <w:r w:rsidR="006473E7">
        <w:rPr>
          <w:bCs/>
        </w:rPr>
        <w:instrText xml:space="preserve"> ADDIN EN.CITE.DATA </w:instrText>
      </w:r>
      <w:r w:rsidR="006473E7">
        <w:rPr>
          <w:bCs/>
        </w:rPr>
      </w:r>
      <w:r w:rsidR="006473E7">
        <w:rPr>
          <w:bCs/>
        </w:rPr>
        <w:fldChar w:fldCharType="end"/>
      </w:r>
      <w:r w:rsidRPr="008A0C72">
        <w:rPr>
          <w:bCs/>
        </w:rPr>
      </w:r>
      <w:r w:rsidRPr="008A0C72">
        <w:rPr>
          <w:bCs/>
        </w:rPr>
        <w:fldChar w:fldCharType="separate"/>
      </w:r>
      <w:r w:rsidR="006473E7">
        <w:rPr>
          <w:bCs/>
          <w:noProof/>
        </w:rPr>
        <w:t>(Halim et al., 2017; Onah et al., 2017)</w:t>
      </w:r>
      <w:r w:rsidRPr="008A0C72">
        <w:rPr>
          <w:bCs/>
        </w:rPr>
        <w:fldChar w:fldCharType="end"/>
      </w:r>
      <w:r w:rsidR="003271A2">
        <w:rPr>
          <w:bCs/>
        </w:rPr>
        <w:t>.</w:t>
      </w:r>
      <w:r w:rsidRPr="008A0C72">
        <w:rPr>
          <w:bCs/>
        </w:rPr>
        <w:t xml:space="preserve"> </w:t>
      </w:r>
      <w:r w:rsidR="006F54DF">
        <w:rPr>
          <w:bCs/>
        </w:rPr>
        <w:t>LMIC perinatal women</w:t>
      </w:r>
      <w:r w:rsidRPr="008A0C72">
        <w:rPr>
          <w:bCs/>
        </w:rPr>
        <w:t xml:space="preserve"> have high rates </w:t>
      </w:r>
      <w:r w:rsidR="00C97016">
        <w:rPr>
          <w:bCs/>
        </w:rPr>
        <w:t xml:space="preserve">of suicidal ideation </w:t>
      </w:r>
      <w:r w:rsidRPr="008A0C72">
        <w:rPr>
          <w:bCs/>
        </w:rPr>
        <w:t>ranging from 5-</w:t>
      </w:r>
      <w:r w:rsidR="00320CFA">
        <w:rPr>
          <w:bCs/>
        </w:rPr>
        <w:t>23</w:t>
      </w:r>
      <w:r w:rsidRPr="008A0C72">
        <w:rPr>
          <w:bCs/>
        </w:rPr>
        <w:t>%</w:t>
      </w:r>
      <w:r w:rsidR="006F54DF">
        <w:rPr>
          <w:bCs/>
        </w:rPr>
        <w:t xml:space="preserve"> </w:t>
      </w:r>
      <w:r w:rsidRPr="008A0C72">
        <w:rPr>
          <w:bCs/>
        </w:rPr>
        <w:fldChar w:fldCharType="begin">
          <w:fldData xml:space="preserve">PEVuZE5vdGU+PENpdGU+PEF1dGhvcj5PcnNvbGluaTwvQXV0aG9yPjxZZWFyPjIwMTY8L1llYXI+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</w:fldData>
        </w:fldChar>
      </w:r>
      <w:r w:rsidR="007D607E">
        <w:rPr>
          <w:bCs/>
        </w:rPr>
        <w:instrText xml:space="preserve"> ADDIN EN.CITE </w:instrText>
      </w:r>
      <w:r w:rsidR="007D607E">
        <w:rPr>
          <w:bCs/>
        </w:rPr>
        <w:fldChar w:fldCharType="begin">
          <w:fldData xml:space="preserve">PEVuZE5vdGU+PENpdGU+PEF1dGhvcj5PcnNvbGluaTwvQXV0aG9yPjxZZWFyPjIwMTY8L1llYXI+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</w:fldData>
        </w:fldChar>
      </w:r>
      <w:r w:rsidR="007D607E">
        <w:rPr>
          <w:bCs/>
        </w:rPr>
        <w:instrText xml:space="preserve"> ADDIN EN.CITE.DATA </w:instrText>
      </w:r>
      <w:r w:rsidR="007D607E">
        <w:rPr>
          <w:bCs/>
        </w:rPr>
      </w:r>
      <w:r w:rsidR="007D607E">
        <w:rPr>
          <w:bCs/>
        </w:rPr>
        <w:fldChar w:fldCharType="end"/>
      </w:r>
      <w:r w:rsidRPr="008A0C72">
        <w:rPr>
          <w:bCs/>
        </w:rPr>
      </w:r>
      <w:r w:rsidRPr="008A0C72">
        <w:rPr>
          <w:bCs/>
        </w:rPr>
        <w:fldChar w:fldCharType="separate"/>
      </w:r>
      <w:r w:rsidR="007D607E">
        <w:rPr>
          <w:bCs/>
          <w:noProof/>
        </w:rPr>
        <w:t>(Huang et al., 2012; Maré et al., 2021; Onah et al., 2017; Orsolini et al., 2016a; Palfreyman, 2021; Palladino et al., 2011)</w:t>
      </w:r>
      <w:r w:rsidRPr="008A0C72">
        <w:rPr>
          <w:bCs/>
        </w:rPr>
        <w:fldChar w:fldCharType="end"/>
      </w:r>
      <w:r w:rsidR="003271A2">
        <w:rPr>
          <w:bCs/>
        </w:rPr>
        <w:t>.</w:t>
      </w:r>
      <w:r w:rsidRPr="008A0C72">
        <w:rPr>
          <w:bCs/>
        </w:rPr>
        <w:t xml:space="preserve"> </w:t>
      </w:r>
      <w:r w:rsidR="000C0707">
        <w:rPr>
          <w:bCs/>
        </w:rPr>
        <w:t>Suicide ideation is a significant predictor of completed suicide</w:t>
      </w:r>
      <w:r w:rsidR="00F63FF6">
        <w:rPr>
          <w:bCs/>
        </w:rPr>
        <w:t>.</w:t>
      </w:r>
      <w:r w:rsidR="000C0707">
        <w:rPr>
          <w:bCs/>
        </w:rPr>
        <w:t xml:space="preserve"> </w:t>
      </w:r>
      <w:r w:rsidR="00F63FF6">
        <w:rPr>
          <w:bCs/>
        </w:rPr>
        <w:t>T</w:t>
      </w:r>
      <w:r w:rsidR="000C0707">
        <w:rPr>
          <w:bCs/>
        </w:rPr>
        <w:t>hough the transition to suicidal behavior is complex and dynamic</w:t>
      </w:r>
      <w:r w:rsidR="00CE28C7">
        <w:rPr>
          <w:bCs/>
        </w:rPr>
        <w:t>, ideation assessment remains important for health systems to identify and respond to suicide risk</w:t>
      </w:r>
      <w:r w:rsidR="003271A2">
        <w:rPr>
          <w:bCs/>
        </w:rPr>
        <w:t xml:space="preserve"> </w:t>
      </w:r>
      <w:r w:rsidR="000C0707">
        <w:rPr>
          <w:bCs/>
        </w:rPr>
        <w:fldChar w:fldCharType="begin">
          <w:fldData xml:space="preserve">PEVuZE5vdGU+PENpdGU+PEF1dGhvcj5PJmFwb3M7Q29ubm9yPC9BdXRob3I+PFllYXI+MjAxMzwv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</w:fldData>
        </w:fldChar>
      </w:r>
      <w:r w:rsidR="006473E7">
        <w:rPr>
          <w:bCs/>
        </w:rPr>
        <w:instrText xml:space="preserve"> ADDIN EN.CITE </w:instrText>
      </w:r>
      <w:r w:rsidR="006473E7">
        <w:rPr>
          <w:bCs/>
        </w:rPr>
        <w:fldChar w:fldCharType="begin">
          <w:fldData xml:space="preserve">PEVuZE5vdGU+PENpdGU+PEF1dGhvcj5PJmFwb3M7Q29ubm9yPC9BdXRob3I+PFllYXI+MjAxMzwv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</w:fldData>
        </w:fldChar>
      </w:r>
      <w:r w:rsidR="006473E7">
        <w:rPr>
          <w:bCs/>
        </w:rPr>
        <w:instrText xml:space="preserve"> ADDIN EN.CITE.DATA </w:instrText>
      </w:r>
      <w:r w:rsidR="006473E7">
        <w:rPr>
          <w:bCs/>
        </w:rPr>
      </w:r>
      <w:r w:rsidR="006473E7">
        <w:rPr>
          <w:bCs/>
        </w:rPr>
        <w:fldChar w:fldCharType="end"/>
      </w:r>
      <w:r w:rsidR="000C0707">
        <w:rPr>
          <w:bCs/>
        </w:rPr>
      </w:r>
      <w:r w:rsidR="000C0707">
        <w:rPr>
          <w:bCs/>
        </w:rPr>
        <w:fldChar w:fldCharType="separate"/>
      </w:r>
      <w:r w:rsidR="006473E7">
        <w:rPr>
          <w:bCs/>
          <w:noProof/>
        </w:rPr>
        <w:t>(O'Connor et al., 2013)</w:t>
      </w:r>
      <w:r w:rsidR="000C0707">
        <w:rPr>
          <w:bCs/>
        </w:rPr>
        <w:fldChar w:fldCharType="end"/>
      </w:r>
      <w:r w:rsidR="000C0707">
        <w:rPr>
          <w:bCs/>
        </w:rPr>
        <w:t xml:space="preserve">. </w:t>
      </w:r>
      <w:r w:rsidR="00427EDB">
        <w:rPr>
          <w:bCs/>
        </w:rPr>
        <w:t>R</w:t>
      </w:r>
      <w:r>
        <w:rPr>
          <w:bCs/>
        </w:rPr>
        <w:t xml:space="preserve">esearch in </w:t>
      </w:r>
      <w:r w:rsidR="000C0707">
        <w:rPr>
          <w:bCs/>
        </w:rPr>
        <w:t>LMIC</w:t>
      </w:r>
      <w:r>
        <w:rPr>
          <w:bCs/>
        </w:rPr>
        <w:t xml:space="preserve"> highlight</w:t>
      </w:r>
      <w:r w:rsidR="006F54DF">
        <w:rPr>
          <w:bCs/>
        </w:rPr>
        <w:t>s</w:t>
      </w:r>
      <w:r>
        <w:rPr>
          <w:bCs/>
        </w:rPr>
        <w:t xml:space="preserve"> </w:t>
      </w:r>
      <w:r w:rsidR="006E5E64">
        <w:rPr>
          <w:bCs/>
        </w:rPr>
        <w:t>that</w:t>
      </w:r>
      <w:r w:rsidR="00816D6B">
        <w:rPr>
          <w:bCs/>
        </w:rPr>
        <w:t xml:space="preserve"> </w:t>
      </w:r>
      <w:r w:rsidRPr="0038385C">
        <w:t xml:space="preserve">socio-contextual factors </w:t>
      </w:r>
      <w:r w:rsidR="006E5E64">
        <w:t xml:space="preserve">may </w:t>
      </w:r>
      <w:r w:rsidRPr="0038385C">
        <w:t xml:space="preserve">be as important as psychiatric risk factors. </w:t>
      </w:r>
      <w:r w:rsidRPr="008A0C72">
        <w:rPr>
          <w:bCs/>
        </w:rPr>
        <w:t>Poverty, low education, unemployment, strained relationships, domestic violence,</w:t>
      </w:r>
      <w:r w:rsidR="001F5617">
        <w:rPr>
          <w:bCs/>
        </w:rPr>
        <w:t xml:space="preserve"> isolation</w:t>
      </w:r>
      <w:r w:rsidR="00BF2DFF">
        <w:rPr>
          <w:bCs/>
        </w:rPr>
        <w:t>,</w:t>
      </w:r>
      <w:r w:rsidRPr="008A0C72">
        <w:rPr>
          <w:bCs/>
        </w:rPr>
        <w:t xml:space="preserve"> and low social support </w:t>
      </w:r>
      <w:r w:rsidR="006E5E64">
        <w:rPr>
          <w:bCs/>
        </w:rPr>
        <w:t xml:space="preserve">are </w:t>
      </w:r>
      <w:r w:rsidRPr="008A0C72">
        <w:rPr>
          <w:bCs/>
        </w:rPr>
        <w:t>linked to suicidal ideation and behavior, independent of psychiatric disorders</w:t>
      </w:r>
      <w:r w:rsidR="003271A2">
        <w:rPr>
          <w:bCs/>
        </w:rPr>
        <w:t xml:space="preserve"> </w:t>
      </w:r>
      <w:r w:rsidRPr="008A0C72">
        <w:rPr>
          <w:bCs/>
        </w:rPr>
        <w:fldChar w:fldCharType="begin">
          <w:fldData xml:space="preserve">PEVuZE5vdGU+PENpdGU+PEF1dGhvcj5WaWpheWFrdW1hcjwvQXV0aG9yPjxZZWFyPjIwMTY8L1ll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=
</w:fldData>
        </w:fldChar>
      </w:r>
      <w:r w:rsidR="006473E7">
        <w:rPr>
          <w:bCs/>
        </w:rPr>
        <w:instrText xml:space="preserve"> ADDIN EN.CITE </w:instrText>
      </w:r>
      <w:r w:rsidR="006473E7">
        <w:rPr>
          <w:bCs/>
        </w:rPr>
        <w:fldChar w:fldCharType="begin">
          <w:fldData xml:space="preserve">PEVuZE5vdGU+PENpdGU+PEF1dGhvcj5WaWpheWFrdW1hcjwvQXV0aG9yPjxZZWFyPjIwMTY8L1ll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=
</w:fldData>
        </w:fldChar>
      </w:r>
      <w:r w:rsidR="006473E7">
        <w:rPr>
          <w:bCs/>
        </w:rPr>
        <w:instrText xml:space="preserve"> ADDIN EN.CITE.DATA </w:instrText>
      </w:r>
      <w:r w:rsidR="006473E7">
        <w:rPr>
          <w:bCs/>
        </w:rPr>
      </w:r>
      <w:r w:rsidR="006473E7">
        <w:rPr>
          <w:bCs/>
        </w:rPr>
        <w:fldChar w:fldCharType="end"/>
      </w:r>
      <w:r w:rsidRPr="008A0C72">
        <w:rPr>
          <w:bCs/>
        </w:rPr>
      </w:r>
      <w:r w:rsidRPr="008A0C72">
        <w:rPr>
          <w:bCs/>
        </w:rPr>
        <w:fldChar w:fldCharType="separate"/>
      </w:r>
      <w:r w:rsidR="006473E7">
        <w:rPr>
          <w:bCs/>
          <w:noProof/>
        </w:rPr>
        <w:t>(Alexandra Fleischmann et al., 2016; Vijayakumar, 2016; Vijayakumar &amp; Phillips, 2016; World Health Organization, 2014)</w:t>
      </w:r>
      <w:r w:rsidRPr="008A0C72">
        <w:rPr>
          <w:bCs/>
        </w:rPr>
        <w:fldChar w:fldCharType="end"/>
      </w:r>
      <w:r w:rsidR="003271A2">
        <w:rPr>
          <w:bCs/>
        </w:rPr>
        <w:t>.</w:t>
      </w:r>
      <w:r w:rsidRPr="008A0C72">
        <w:rPr>
          <w:bCs/>
        </w:rPr>
        <w:t xml:space="preserve"> Thus, although depression is a common risk factor, suicide </w:t>
      </w:r>
      <w:r w:rsidR="00C97016">
        <w:rPr>
          <w:bCs/>
        </w:rPr>
        <w:t xml:space="preserve">and suicidal ideation </w:t>
      </w:r>
      <w:r w:rsidR="004071C1">
        <w:rPr>
          <w:bCs/>
        </w:rPr>
        <w:t xml:space="preserve">must </w:t>
      </w:r>
      <w:r w:rsidRPr="008A0C72">
        <w:rPr>
          <w:bCs/>
        </w:rPr>
        <w:t xml:space="preserve">be recognized as </w:t>
      </w:r>
      <w:r>
        <w:rPr>
          <w:bCs/>
        </w:rPr>
        <w:t>not only</w:t>
      </w:r>
      <w:r w:rsidRPr="008A0C72">
        <w:rPr>
          <w:bCs/>
        </w:rPr>
        <w:t xml:space="preserve"> expression</w:t>
      </w:r>
      <w:r w:rsidR="00C97016">
        <w:rPr>
          <w:bCs/>
        </w:rPr>
        <w:t>s</w:t>
      </w:r>
      <w:r w:rsidRPr="008A0C72">
        <w:rPr>
          <w:bCs/>
        </w:rPr>
        <w:t xml:space="preserve"> </w:t>
      </w:r>
      <w:r w:rsidR="006F54DF">
        <w:rPr>
          <w:bCs/>
        </w:rPr>
        <w:t xml:space="preserve">of </w:t>
      </w:r>
      <w:r w:rsidR="00427EDB">
        <w:rPr>
          <w:bCs/>
        </w:rPr>
        <w:t>mental disorder</w:t>
      </w:r>
      <w:r w:rsidR="003271A2">
        <w:rPr>
          <w:bCs/>
        </w:rPr>
        <w:t xml:space="preserve"> </w:t>
      </w:r>
      <w:r w:rsidR="00427EDB">
        <w:rPr>
          <w:bCs/>
        </w:rPr>
        <w:fldChar w:fldCharType="begin">
          <w:fldData xml:space="preserve">PEVuZE5vdGU+PENpdGU+PEF1dGhvcj5DaGFuPC9BdXRob3I+PFllYXI+MjAxMzwvWWVhcj48UmVj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</w:fldData>
        </w:fldChar>
      </w:r>
      <w:r w:rsidR="00E97BD4">
        <w:rPr>
          <w:bCs/>
        </w:rPr>
        <w:instrText xml:space="preserve"> ADDIN EN.CITE </w:instrText>
      </w:r>
      <w:r w:rsidR="00E97BD4">
        <w:rPr>
          <w:bCs/>
        </w:rPr>
        <w:fldChar w:fldCharType="begin">
          <w:fldData xml:space="preserve">PEVuZE5vdGU+PENpdGU+PEF1dGhvcj5DaGFuPC9BdXRob3I+PFllYXI+MjAxMzwvWWVhcj48UmVj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</w:fldData>
        </w:fldChar>
      </w:r>
      <w:r w:rsidR="00E97BD4">
        <w:rPr>
          <w:bCs/>
        </w:rPr>
        <w:instrText xml:space="preserve"> ADDIN EN.CITE.DATA </w:instrText>
      </w:r>
      <w:r w:rsidR="00E97BD4">
        <w:rPr>
          <w:bCs/>
        </w:rPr>
      </w:r>
      <w:r w:rsidR="00E97BD4">
        <w:rPr>
          <w:bCs/>
        </w:rPr>
        <w:fldChar w:fldCharType="end"/>
      </w:r>
      <w:r w:rsidR="00427EDB">
        <w:rPr>
          <w:bCs/>
        </w:rPr>
      </w:r>
      <w:r w:rsidR="00427EDB">
        <w:rPr>
          <w:bCs/>
        </w:rPr>
        <w:fldChar w:fldCharType="separate"/>
      </w:r>
      <w:r w:rsidR="00E97BD4">
        <w:rPr>
          <w:bCs/>
          <w:noProof/>
        </w:rPr>
        <w:t>(Chan, 2013; Vijayakumar, 2016; Vijayakumar &amp; Phillips, 2016)</w:t>
      </w:r>
      <w:r w:rsidR="00427EDB">
        <w:rPr>
          <w:bCs/>
        </w:rPr>
        <w:fldChar w:fldCharType="end"/>
      </w:r>
      <w:r w:rsidR="003271A2">
        <w:rPr>
          <w:bCs/>
        </w:rPr>
        <w:t>.</w:t>
      </w:r>
      <w:r w:rsidR="0038385C">
        <w:rPr>
          <w:bCs/>
        </w:rPr>
        <w:t xml:space="preserve"> </w:t>
      </w:r>
      <w:r w:rsidR="006E5E64">
        <w:rPr>
          <w:bCs/>
        </w:rPr>
        <w:t>S</w:t>
      </w:r>
      <w:r w:rsidR="00EC353B">
        <w:rPr>
          <w:bCs/>
        </w:rPr>
        <w:t xml:space="preserve">creening for and </w:t>
      </w:r>
      <w:r w:rsidR="0038385C">
        <w:rPr>
          <w:bCs/>
        </w:rPr>
        <w:t>identifying</w:t>
      </w:r>
      <w:r w:rsidR="00F03EC4">
        <w:rPr>
          <w:bCs/>
        </w:rPr>
        <w:t xml:space="preserve"> additional</w:t>
      </w:r>
      <w:r w:rsidR="0038385C">
        <w:rPr>
          <w:bCs/>
        </w:rPr>
        <w:t xml:space="preserve"> </w:t>
      </w:r>
      <w:r w:rsidR="0038385C">
        <w:t>risk factors, such as interpersonal conflict and psychosocial stress, and leveraging preventative coping strategies, such as social support and emotional regulation, are promising pathways towards prevention</w:t>
      </w:r>
      <w:r w:rsidR="003A26D2">
        <w:t xml:space="preserve"> </w:t>
      </w:r>
      <w:r w:rsidR="00D56B4E">
        <w:t xml:space="preserve">in contexts with limited mental health </w:t>
      </w:r>
      <w:r w:rsidR="003A26D2">
        <w:t>services</w:t>
      </w:r>
      <w:r w:rsidR="003271A2">
        <w:t xml:space="preserve"> </w:t>
      </w:r>
      <w:r w:rsidR="00D56B4E">
        <w:fldChar w:fldCharType="begin"/>
      </w:r>
      <w:r w:rsidR="006473E7">
        <w:instrText xml:space="preserve"> ADDIN EN.CITE &lt;EndNote&gt;&lt;Cite&gt;&lt;Author&gt;Fleischmann&lt;/Author&gt;&lt;Year&gt;2016&lt;/Year&gt;&lt;RecNum&gt;831&lt;/RecNum&gt;&lt;DisplayText&gt;(A. Fleischmann et al., 2016)&lt;/DisplayText&gt;&lt;record&gt;&lt;rec-number&gt;831&lt;/rec-number&gt;&lt;foreign-keys&gt;&lt;key app="EN" db-id="wp2pvd9vztarz4eaavb5t00r2svwrzvwa0tr" timestamp="1526494736"&gt;831&lt;/key&gt;&lt;/foreign-keys&gt;&lt;ref-type name="Journal Article"&gt;17&lt;/ref-type&gt;&lt;contributors&gt;&lt;authors&gt;&lt;author&gt;Fleischmann, A.&lt;/author&gt;&lt;author&gt;Arensman, E.&lt;/author&gt;&lt;author&gt;Berman, A.&lt;/author&gt;&lt;author&gt;Carli, V.&lt;/author&gt;&lt;author&gt;De Leo, D.&lt;/author&gt;&lt;author&gt;Hadlaczky, G.&lt;/author&gt;&lt;author&gt;Howlader, S.&lt;/author&gt;&lt;author&gt;Vijayakumar, L.&lt;/author&gt;&lt;author&gt;Wasserman, D.&lt;/author&gt;&lt;author&gt;Saxena, S.&lt;/author&gt;&lt;/authors&gt;&lt;/contributors&gt;&lt;titles&gt;&lt;title&gt;Overview evidence on interventions for population suicide with an eye to identifying best-supported strategies for LMICs&lt;/title&gt;&lt;secondary-title&gt;Global Mental Health&lt;/secondary-title&gt;&lt;/titles&gt;&lt;periodical&gt;&lt;full-title&gt;Global Mental Health&lt;/full-title&gt;&lt;abbr-1&gt;Glob. Ment. Health&lt;/abbr-1&gt;&lt;/periodical&gt;&lt;pages&gt;e5&lt;/pages&gt;&lt;volume&gt;3&lt;/volume&gt;&lt;edition&gt;02/12&lt;/edition&gt;&lt;keywords&gt;&lt;keyword&gt;Evidence-based&lt;/keyword&gt;&lt;keyword&gt;intervention&lt;/keyword&gt;&lt;keyword&gt;interventions&lt;/keyword&gt;&lt;keyword&gt;low- and middle-income countries&lt;/keyword&gt;&lt;keyword&gt;suicide&lt;/keyword&gt;&lt;keyword&gt;suicide attempt&lt;/keyword&gt;&lt;/keywords&gt;&lt;dates&gt;&lt;year&gt;2016&lt;/year&gt;&lt;/dates&gt;&lt;publisher&gt;Cambridge University Press&lt;/publisher&gt;&lt;urls&gt;&lt;related-urls&gt;&lt;url&gt;https://www.cambridge.org/core/article/overview-evidence-on-interventions-for-population-suicide-with-an-eye-to-identifying-bestsupported-strategies-for-lmics/1B9B8941A358B1A0F17697156B990D55&lt;/url&gt;&lt;/related-urls&gt;&lt;/urls&gt;&lt;custom7&gt;e5&lt;/custom7&gt;&lt;electronic-resource-num&gt;10.1017/gmh.2015.27&lt;/electronic-resource-num&gt;&lt;remote-database-name&gt;Cambridge Core&lt;/remote-database-name&gt;&lt;remote-database-provider&gt;Cambridge University Press&lt;/remote-database-provider&gt;&lt;/record&gt;&lt;/Cite&gt;&lt;/EndNote&gt;</w:instrText>
      </w:r>
      <w:r w:rsidR="00D56B4E">
        <w:fldChar w:fldCharType="separate"/>
      </w:r>
      <w:r w:rsidR="006473E7">
        <w:rPr>
          <w:noProof/>
        </w:rPr>
        <w:t>(A. Fleischmann et al., 2016)</w:t>
      </w:r>
      <w:r w:rsidR="00D56B4E">
        <w:fldChar w:fldCharType="end"/>
      </w:r>
      <w:r w:rsidR="003271A2">
        <w:t>.</w:t>
      </w:r>
      <w:r w:rsidR="00D56B4E">
        <w:t xml:space="preserve"> </w:t>
      </w:r>
      <w:r w:rsidR="00B919E6">
        <w:t>Finally, interpersonal relationships, and how individual</w:t>
      </w:r>
      <w:r w:rsidR="003A26D2">
        <w:t>s</w:t>
      </w:r>
      <w:r w:rsidR="00B919E6">
        <w:t xml:space="preserve"> </w:t>
      </w:r>
      <w:r w:rsidR="003A26D2">
        <w:t>situate</w:t>
      </w:r>
      <w:r w:rsidR="00B919E6">
        <w:t xml:space="preserve"> their roles, worth, and </w:t>
      </w:r>
      <w:r w:rsidR="003A26D2">
        <w:t>social connections</w:t>
      </w:r>
      <w:r w:rsidR="00B919E6">
        <w:t xml:space="preserve"> play integral </w:t>
      </w:r>
      <w:r w:rsidR="00F03EC4">
        <w:t>role</w:t>
      </w:r>
      <w:r w:rsidR="003A26D2">
        <w:t>s</w:t>
      </w:r>
      <w:r w:rsidR="00F03EC4">
        <w:t xml:space="preserve"> in</w:t>
      </w:r>
      <w:r w:rsidR="00B919E6">
        <w:t xml:space="preserve"> the pathways to suicid</w:t>
      </w:r>
      <w:r w:rsidR="003A26D2">
        <w:t>e</w:t>
      </w:r>
      <w:r w:rsidR="00B919E6">
        <w:t xml:space="preserve">, as outlined by the interpersonal theory of suicide </w:t>
      </w:r>
      <w:r w:rsidR="004E0882">
        <w:t xml:space="preserve">and the </w:t>
      </w:r>
      <w:r w:rsidR="004E0882" w:rsidRPr="004E0882">
        <w:t>Integrated Motivational–Volitional Model of Suicidal Behavior</w:t>
      </w:r>
      <w:r w:rsidR="004E0882">
        <w:t xml:space="preserve">, </w:t>
      </w:r>
      <w:r w:rsidR="00B919E6">
        <w:t>among others</w:t>
      </w:r>
      <w:r w:rsidR="003271A2">
        <w:t xml:space="preserve"> </w:t>
      </w:r>
      <w:r w:rsidR="00B919E6">
        <w:fldChar w:fldCharType="begin">
          <w:fldData xml:space="preserve">PEVuZE5vdGU+PENpdGU+PEF1dGhvcj5DaHU8L0F1dGhvcj48WWVhcj4yMDE3PC9ZZWFyPjxSZWNO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</w:fldData>
        </w:fldChar>
      </w:r>
      <w:r w:rsidR="00E97BD4">
        <w:instrText xml:space="preserve"> ADDIN EN.CITE </w:instrText>
      </w:r>
      <w:r w:rsidR="00E97BD4">
        <w:fldChar w:fldCharType="begin">
          <w:fldData xml:space="preserve">PEVuZE5vdGU+PENpdGU+PEF1dGhvcj5DaHU8L0F1dGhvcj48WWVhcj4yMDE3PC9ZZWFyPjxSZWNO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</w:fldData>
        </w:fldChar>
      </w:r>
      <w:r w:rsidR="00E97BD4">
        <w:instrText xml:space="preserve"> ADDIN EN.CITE.DATA </w:instrText>
      </w:r>
      <w:r w:rsidR="00E97BD4">
        <w:fldChar w:fldCharType="end"/>
      </w:r>
      <w:r w:rsidR="00B919E6">
        <w:fldChar w:fldCharType="separate"/>
      </w:r>
      <w:r w:rsidR="00E97BD4">
        <w:rPr>
          <w:noProof/>
        </w:rPr>
        <w:t>(Chu et al., 2017; Wetherall et al., 2018)</w:t>
      </w:r>
      <w:r w:rsidR="00B919E6">
        <w:fldChar w:fldCharType="end"/>
      </w:r>
      <w:r w:rsidR="003271A2">
        <w:t>.</w:t>
      </w:r>
      <w:r w:rsidR="00B919E6">
        <w:t xml:space="preserve"> </w:t>
      </w:r>
      <w:r w:rsidR="00E35A4E">
        <w:t xml:space="preserve">While connectedness and social support </w:t>
      </w:r>
      <w:r w:rsidR="00BF4E1F">
        <w:t>serve as</w:t>
      </w:r>
      <w:r w:rsidR="00E35A4E">
        <w:t xml:space="preserve"> meaningful factors for suicide prevention among youth</w:t>
      </w:r>
      <w:r w:rsidR="003271A2">
        <w:t xml:space="preserve"> </w:t>
      </w:r>
      <w:r w:rsidR="00E35A4E">
        <w:fldChar w:fldCharType="begin"/>
      </w:r>
      <w:r w:rsidR="00E97BD4">
        <w:instrText xml:space="preserve"> ADDIN EN.CITE &lt;EndNote&gt;&lt;Cite&gt;&lt;Author&gt;McKeown&lt;/Author&gt;&lt;Year&gt;1998&lt;/Year&gt;&lt;RecNum&gt;2981&lt;/RecNum&gt;&lt;DisplayText&gt;(McKeown et al., 1998)&lt;/DisplayText&gt;&lt;record&gt;&lt;rec-number&gt;2981&lt;/rec-number&gt;&lt;foreign-keys&gt;&lt;key app="EN" db-id="wp2pvd9vztarz4eaavb5t00r2svwrzvwa0tr" timestamp="1621012051"&gt;2981&lt;/key&gt;&lt;/foreign-keys&gt;&lt;ref-type name="Journal Article"&gt;17&lt;/ref-type&gt;&lt;contributors&gt;&lt;authors&gt;&lt;author&gt;McKeown, R. E.&lt;/author&gt;&lt;author&gt;Garrison, C. Z.&lt;/author&gt;&lt;author&gt;Cuffe, S. P.&lt;/author&gt;&lt;author&gt;Waller, J. L.&lt;/author&gt;&lt;author&gt;Jackson, K. L.&lt;/author&gt;&lt;author&gt;Addy, C. L.&lt;/author&gt;&lt;/authors&gt;&lt;/contributors&gt;&lt;auth-address&gt;Department of Epidemiology and Biostatistics, School of Public Health, University of South Carolina, Columbia 29208, USA.&lt;/auth-address&gt;&lt;titles&gt;&lt;title&gt;Incidence and predictors of suicidal behaviors in a longitudinal sample of young adolescents&lt;/title&gt;&lt;secondary-title&gt;J Am Acad Child Adolesc Psychiatry&lt;/secondary-title&gt;&lt;/titles&gt;&lt;periodical&gt;&lt;full-title&gt;J Am Acad Child Adolesc Psychiatry&lt;/full-title&gt;&lt;abbr-1&gt;Journal of the American Academy of Child and Adolescent Psychiatry&lt;/abbr-1&gt;&lt;/periodical&gt;&lt;pages&gt;612-9&lt;/pages&gt;&lt;volume&gt;37&lt;/volume&gt;&lt;number&gt;6&lt;/number&gt;&lt;edition&gt;1998/06/17&lt;/edition&gt;&lt;keywords&gt;&lt;keyword&gt;Adolescent&lt;/keyword&gt;&lt;keyword&gt;Child&lt;/keyword&gt;&lt;keyword&gt;Female&lt;/keyword&gt;&lt;keyword&gt;Humans&lt;/keyword&gt;&lt;keyword&gt;Logistic Models&lt;/keyword&gt;&lt;keyword&gt;Longitudinal Studies&lt;/keyword&gt;&lt;keyword&gt;Male&lt;/keyword&gt;&lt;keyword&gt;Odds Ratio&lt;/keyword&gt;&lt;keyword&gt;Risk Factors&lt;/keyword&gt;&lt;keyword&gt;South Carolina/epidemiology&lt;/keyword&gt;&lt;keyword&gt;Suicide/prevention &amp;amp; control/psychology&lt;/keyword&gt;&lt;keyword&gt;Suicide, Attempted/psychology/*statistics &amp;amp; numerical data&lt;/keyword&gt;&lt;/keywords&gt;&lt;dates&gt;&lt;year&gt;1998&lt;/year&gt;&lt;pub-dates&gt;&lt;date&gt;Jun&lt;/date&gt;&lt;/pub-dates&gt;&lt;/dates&gt;&lt;isbn&gt;0890-8567 (Print)&amp;#xD;0890-8567&lt;/isbn&gt;&lt;accession-num&gt;9628081&lt;/accession-num&gt;&lt;urls&gt;&lt;/urls&gt;&lt;electronic-resource-num&gt;10.1097/00004583-199806000-00011&lt;/electronic-resource-num&gt;&lt;remote-database-provider&gt;NLM&lt;/remote-database-provider&gt;&lt;language&gt;eng&lt;/language&gt;&lt;/record&gt;&lt;/Cite&gt;&lt;/EndNote&gt;</w:instrText>
      </w:r>
      <w:r w:rsidR="00E35A4E">
        <w:fldChar w:fldCharType="separate"/>
      </w:r>
      <w:r w:rsidR="00E97BD4">
        <w:rPr>
          <w:noProof/>
        </w:rPr>
        <w:t>(McKeown et al., 1998)</w:t>
      </w:r>
      <w:r w:rsidR="00E35A4E">
        <w:fldChar w:fldCharType="end"/>
      </w:r>
      <w:r w:rsidR="00E35A4E">
        <w:t xml:space="preserve"> and elderly</w:t>
      </w:r>
      <w:r w:rsidR="003271A2">
        <w:t xml:space="preserve"> </w:t>
      </w:r>
      <w:r w:rsidR="00E35A4E">
        <w:fldChar w:fldCharType="begin">
          <w:fldData xml:space="preserve">PEVuZE5vdGU+PENpdGU+PEF1dGhvcj5EdWJlcnN0ZWluPC9BdXRob3I+PFllYXI+MjAwNDwvWWVh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</w:fldData>
        </w:fldChar>
      </w:r>
      <w:r w:rsidR="00E97BD4">
        <w:instrText xml:space="preserve"> ADDIN EN.CITE </w:instrText>
      </w:r>
      <w:r w:rsidR="00E97BD4">
        <w:fldChar w:fldCharType="begin">
          <w:fldData xml:space="preserve">PEVuZE5vdGU+PENpdGU+PEF1dGhvcj5EdWJlcnN0ZWluPC9BdXRob3I+PFllYXI+MjAwNDwvWWVh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</w:fldData>
        </w:fldChar>
      </w:r>
      <w:r w:rsidR="00E97BD4">
        <w:instrText xml:space="preserve"> ADDIN EN.CITE.DATA </w:instrText>
      </w:r>
      <w:r w:rsidR="00E97BD4">
        <w:fldChar w:fldCharType="end"/>
      </w:r>
      <w:r w:rsidR="00E35A4E">
        <w:fldChar w:fldCharType="separate"/>
      </w:r>
      <w:r w:rsidR="00E97BD4">
        <w:rPr>
          <w:noProof/>
        </w:rPr>
        <w:t>(Duberstein et al., 2004)</w:t>
      </w:r>
      <w:r w:rsidR="00E35A4E">
        <w:fldChar w:fldCharType="end"/>
      </w:r>
      <w:r w:rsidR="00E35A4E">
        <w:t xml:space="preserve">, </w:t>
      </w:r>
      <w:r w:rsidR="00BF4E1F">
        <w:t xml:space="preserve">they </w:t>
      </w:r>
      <w:r w:rsidR="00E35A4E">
        <w:t xml:space="preserve">may also play an integral role for women </w:t>
      </w:r>
      <w:r w:rsidR="002A2F5D">
        <w:t xml:space="preserve">when </w:t>
      </w:r>
      <w:r w:rsidR="00E35A4E">
        <w:t>transition</w:t>
      </w:r>
      <w:r w:rsidR="002A2F5D">
        <w:t>ing</w:t>
      </w:r>
      <w:r w:rsidR="00E35A4E">
        <w:t xml:space="preserve"> in and out of childcare and parenting responsibilities. </w:t>
      </w:r>
    </w:p>
    <w:p w14:paraId="74466E2F" w14:textId="192BC66F" w:rsidR="0038385C" w:rsidRDefault="00567E04" w:rsidP="00B714EB">
      <w:pPr>
        <w:ind w:firstLine="720"/>
      </w:pPr>
      <w:r>
        <w:t xml:space="preserve">In Pakistan, innovations </w:t>
      </w:r>
      <w:r w:rsidR="00E268CD">
        <w:t>in mental health training and services have increased capability of treating maternal depression in community settings, but these efforts have limited longitudinal impacts</w:t>
      </w:r>
      <w:r w:rsidR="00A67908">
        <w:t xml:space="preserve"> and have not yet addressed more complex and severe mental health problems, such as suicide</w:t>
      </w:r>
      <w:r w:rsidR="003271A2">
        <w:t xml:space="preserve"> </w:t>
      </w:r>
      <w:r w:rsidR="00A67908">
        <w:fldChar w:fldCharType="begin">
          <w:fldData xml:space="preserve">PEVuZE5vdGU+PENpdGU+PEF1dGhvcj5BdGlmPC9BdXRob3I+PFllYXI+MjAxNjwvWWVhcj48UmVj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E0PC9wYWdlcz48dm9sdW1lPjE2PC92b2x1bWU+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</w:fldData>
        </w:fldChar>
      </w:r>
      <w:r w:rsidR="006473E7">
        <w:instrText xml:space="preserve"> ADDIN EN.CITE </w:instrText>
      </w:r>
      <w:r w:rsidR="006473E7">
        <w:fldChar w:fldCharType="begin">
          <w:fldData xml:space="preserve">PEVuZE5vdGU+PENpdGU+PEF1dGhvcj5BdGlmPC9BdXRob3I+PFllYXI+MjAxNjwvWWVhcj48UmVj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</w:fldData>
        </w:fldChar>
      </w:r>
      <w:r w:rsidR="006473E7">
        <w:instrText xml:space="preserve"> ADDIN EN.CITE.DATA </w:instrText>
      </w:r>
      <w:r w:rsidR="006473E7">
        <w:fldChar w:fldCharType="end"/>
      </w:r>
      <w:r w:rsidR="00A67908">
        <w:fldChar w:fldCharType="separate"/>
      </w:r>
      <w:r w:rsidR="006473E7">
        <w:rPr>
          <w:noProof/>
        </w:rPr>
        <w:t>(Atif et al., 2016; Sikander, Ahmad, Atif, et al., 2019; Sikander et al., 2015)</w:t>
      </w:r>
      <w:r w:rsidR="00A67908">
        <w:fldChar w:fldCharType="end"/>
      </w:r>
      <w:r w:rsidR="003271A2">
        <w:t>.</w:t>
      </w:r>
      <w:r w:rsidR="00A67908">
        <w:t xml:space="preserve"> </w:t>
      </w:r>
      <w:r w:rsidR="00D4154C">
        <w:t>Qualitative research from Pakistan, Nepal</w:t>
      </w:r>
      <w:r w:rsidR="000D58CF">
        <w:t>,</w:t>
      </w:r>
      <w:r w:rsidR="00D4154C">
        <w:t xml:space="preserve"> and other neighboring countries have identified specific relationship dynamics with </w:t>
      </w:r>
      <w:proofErr w:type="spellStart"/>
      <w:r w:rsidR="00D4154C">
        <w:t>mother-in-law</w:t>
      </w:r>
      <w:r w:rsidR="002D09A5">
        <w:t>s</w:t>
      </w:r>
      <w:proofErr w:type="spellEnd"/>
      <w:r w:rsidR="00D4154C">
        <w:t xml:space="preserve"> </w:t>
      </w:r>
      <w:r w:rsidR="00E81DC6">
        <w:t xml:space="preserve">and intimate partners </w:t>
      </w:r>
      <w:r w:rsidR="00D4154C">
        <w:t>as particularly important for psychosocial health</w:t>
      </w:r>
      <w:r w:rsidR="001F243F">
        <w:t xml:space="preserve"> and offered </w:t>
      </w:r>
      <w:r w:rsidR="006557F6">
        <w:t xml:space="preserve">these </w:t>
      </w:r>
      <w:r w:rsidR="001F243F">
        <w:t>as an explanatory model for suicide deaths</w:t>
      </w:r>
      <w:r w:rsidR="003271A2">
        <w:t xml:space="preserve"> </w:t>
      </w:r>
      <w:r w:rsidR="00D4154C">
        <w:fldChar w:fldCharType="begin">
          <w:fldData xml:space="preserve">PEVuZE5vdGU+PENpdGU+PEF1dGhvcj5BdGlmPC9BdXRob3I+PFllYXI+MjAxNjwvWWVhcj48UmVj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==
</w:fldData>
        </w:fldChar>
      </w:r>
      <w:r w:rsidR="006473E7">
        <w:instrText xml:space="preserve"> ADDIN EN.CITE </w:instrText>
      </w:r>
      <w:r w:rsidR="006473E7">
        <w:fldChar w:fldCharType="begin">
          <w:fldData xml:space="preserve">PEVuZE5vdGU+PENpdGU+PEF1dGhvcj5BdGlmPC9BdXRob3I+PFllYXI+MjAxNjwvWWVhcj48UmVj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==
</w:fldData>
        </w:fldChar>
      </w:r>
      <w:r w:rsidR="006473E7">
        <w:instrText xml:space="preserve"> ADDIN EN.CITE.DATA </w:instrText>
      </w:r>
      <w:r w:rsidR="006473E7">
        <w:fldChar w:fldCharType="end"/>
      </w:r>
      <w:r w:rsidR="00D4154C">
        <w:fldChar w:fldCharType="separate"/>
      </w:r>
      <w:r w:rsidR="006473E7">
        <w:rPr>
          <w:noProof/>
        </w:rPr>
        <w:t xml:space="preserve">(Atif et al., </w:t>
      </w:r>
      <w:r w:rsidR="006473E7">
        <w:rPr>
          <w:noProof/>
        </w:rPr>
        <w:lastRenderedPageBreak/>
        <w:t>2016; Hagaman et al., 2018; Marecek &amp; Senadheera, 2012; Rahman, 2007)</w:t>
      </w:r>
      <w:r w:rsidR="00D4154C">
        <w:fldChar w:fldCharType="end"/>
      </w:r>
      <w:r w:rsidR="003271A2">
        <w:t>.</w:t>
      </w:r>
      <w:r w:rsidR="00D4154C">
        <w:t xml:space="preserve"> Additionally, religion deeply shapes personal values, family life, and everyday activities, and </w:t>
      </w:r>
      <w:r w:rsidR="004071C1">
        <w:t>is</w:t>
      </w:r>
      <w:r w:rsidR="00D4154C">
        <w:t xml:space="preserve"> important in both mental health</w:t>
      </w:r>
      <w:r w:rsidR="003271A2">
        <w:t xml:space="preserve"> </w:t>
      </w:r>
      <w:r w:rsidR="00C973F2">
        <w:fldChar w:fldCharType="begin"/>
      </w:r>
      <w:r w:rsidR="006F54DF">
        <w:instrText xml:space="preserve"> ADDIN EN.CITE &lt;EndNote&gt;&lt;Cite&gt;&lt;Author&gt;Maselko&lt;/Author&gt;&lt;Year&gt;2009&lt;/Year&gt;&lt;RecNum&gt;1985&lt;/RecNum&gt;&lt;DisplayText&gt;(Maselko et al., 2009)&lt;/DisplayText&gt;&lt;record&gt;&lt;rec-number&gt;1985&lt;/rec-number&gt;&lt;foreign-keys&gt;&lt;key app="EN" db-id="wp2pvd9vztarz4eaavb5t00r2svwrzvwa0tr" timestamp="1560871498"&gt;1985&lt;/key&gt;&lt;/foreign-keys&gt;&lt;ref-type name="Journal Article"&gt;17&lt;/ref-type&gt;&lt;contributors&gt;&lt;authors&gt;&lt;author&gt;Maselko, Joanna&lt;/author&gt;&lt;author&gt;Gilman, Stephen E&lt;/author&gt;&lt;author&gt;Buka, Stephen&lt;/author&gt;&lt;/authors&gt;&lt;/contributors&gt;&lt;titles&gt;&lt;title&gt;Religious service attendance and spiritual well-being are differentially associated with risk of major depression&lt;/title&gt;&lt;secondary-title&gt;Psychological medicine&lt;/secondary-title&gt;&lt;/titles&gt;&lt;periodical&gt;&lt;full-title&gt;Psychological medicine&lt;/full-title&gt;&lt;/periodical&gt;&lt;pages&gt;1009-1017&lt;/pages&gt;&lt;volume&gt;39&lt;/volume&gt;&lt;number&gt;6&lt;/number&gt;&lt;dates&gt;&lt;year&gt;2009&lt;/year&gt;&lt;/dates&gt;&lt;isbn&gt;1469-8978&lt;/isbn&gt;&lt;urls&gt;&lt;/urls&gt;&lt;/record&gt;&lt;/Cite&gt;&lt;/EndNote&gt;</w:instrText>
      </w:r>
      <w:r w:rsidR="00C973F2">
        <w:fldChar w:fldCharType="separate"/>
      </w:r>
      <w:r w:rsidR="006F54DF">
        <w:rPr>
          <w:noProof/>
        </w:rPr>
        <w:t>(Maselko et al., 2009)</w:t>
      </w:r>
      <w:r w:rsidR="00C973F2">
        <w:fldChar w:fldCharType="end"/>
      </w:r>
      <w:r w:rsidR="00D4154C">
        <w:t xml:space="preserve"> and suicide outcomes</w:t>
      </w:r>
      <w:r w:rsidR="003271A2">
        <w:t xml:space="preserve"> </w:t>
      </w:r>
      <w:r w:rsidR="00D4154C">
        <w:fldChar w:fldCharType="begin"/>
      </w:r>
      <w:r w:rsidR="006F54DF">
        <w:instrText xml:space="preserve"> ADDIN EN.CITE &lt;EndNote&gt;&lt;Cite&gt;&lt;Author&gt;Sisask&lt;/Author&gt;&lt;Year&gt;2010&lt;/Year&gt;&lt;RecNum&gt;1981&lt;/RecNum&gt;&lt;DisplayText&gt;(Sisask et al., 2010; Vijayakumar &amp;amp; John, 2018)&lt;/DisplayText&gt;&lt;record&gt;&lt;rec-number&gt;1981&lt;/rec-number&gt;&lt;foreign-keys&gt;&lt;key app="EN" db-id="wp2pvd9vztarz4eaavb5t00r2svwrzvwa0tr" timestamp="1560871294"&gt;1981&lt;/key&gt;&lt;/foreign-keys&gt;&lt;ref-type name="Journal Article"&gt;17&lt;/ref-type&gt;&lt;contributors&gt;&lt;authors&gt;&lt;author&gt;Sisask, Merike&lt;/author&gt;&lt;author&gt;Värnik, Airi&lt;/author&gt;&lt;author&gt;K lves, Kairi&lt;/author&gt;&lt;author&gt;Bertolote, José M&lt;/author&gt;&lt;author&gt;Bolhari, Jafar&lt;/author&gt;&lt;author&gt;Botega, Neury J&lt;/author&gt;&lt;author&gt;Fleischmann, Alexandra&lt;/author&gt;&lt;author&gt;Vijayakumar, Lakshmi&lt;/author&gt;&lt;author&gt;Wasserman, Danuta&lt;/author&gt;&lt;/authors&gt;&lt;/contributors&gt;&lt;titles&gt;&lt;title&gt;Is religiosity a protective factor against attempted suicide: a cross-cultural case-control study&lt;/title&gt;&lt;secondary-title&gt;Archives of Suicide Research&lt;/secondary-title&gt;&lt;/titles&gt;&lt;periodical&gt;&lt;full-title&gt;Archives of Suicide Research&lt;/full-title&gt;&lt;/periodical&gt;&lt;pages&gt;44-55&lt;/pages&gt;&lt;volume&gt;14&lt;/volume&gt;&lt;number&gt;1&lt;/number&gt;&lt;dates&gt;&lt;year&gt;2010&lt;/year&gt;&lt;/dates&gt;&lt;isbn&gt;1381-1118&lt;/isbn&gt;&lt;urls&gt;&lt;/urls&gt;&lt;/record&gt;&lt;/Cite&gt;&lt;Cite&gt;&lt;Author&gt;Vijayakumar&lt;/Author&gt;&lt;Year&gt;2018&lt;/Year&gt;&lt;RecNum&gt;1982&lt;/RecNum&gt;&lt;record&gt;&lt;rec-number&gt;1982&lt;/rec-number&gt;&lt;foreign-keys&gt;&lt;key app="EN" db-id="wp2pvd9vztarz4eaavb5t00r2svwrzvwa0tr" timestamp="1560871353"&gt;1982&lt;/key&gt;&lt;/foreign-keys&gt;&lt;ref-type name="Journal Article"&gt;17&lt;/ref-type&gt;&lt;contributors&gt;&lt;authors&gt;&lt;author&gt;Vijayakumar, Lakshmi&lt;/author&gt;&lt;author&gt;John, Sujit&lt;/author&gt;&lt;/authors&gt;&lt;/contributors&gt;&lt;titles&gt;&lt;title&gt;Is Hinduism ambivalent about suicide?&lt;/title&gt;&lt;secondary-title&gt;International journal of social psychiatry&lt;/secondary-title&gt;&lt;/titles&gt;&lt;periodical&gt;&lt;full-title&gt;International Journal of Social Psychiatry&lt;/full-title&gt;&lt;/periodical&gt;&lt;pages&gt;443-449&lt;/pages&gt;&lt;volume&gt;64&lt;/volume&gt;&lt;number&gt;5&lt;/number&gt;&lt;dates&gt;&lt;year&gt;2018&lt;/year&gt;&lt;/dates&gt;&lt;isbn&gt;0020-7640&lt;/isbn&gt;&lt;urls&gt;&lt;/urls&gt;&lt;/record&gt;&lt;/Cite&gt;&lt;/EndNote&gt;</w:instrText>
      </w:r>
      <w:r w:rsidR="00D4154C">
        <w:fldChar w:fldCharType="separate"/>
      </w:r>
      <w:r w:rsidR="006F54DF">
        <w:rPr>
          <w:noProof/>
        </w:rPr>
        <w:t>(Sisask et al., 2010; Vijayakumar &amp; John, 2018)</w:t>
      </w:r>
      <w:r w:rsidR="00D4154C">
        <w:fldChar w:fldCharType="end"/>
      </w:r>
      <w:r w:rsidR="003271A2">
        <w:t>.</w:t>
      </w:r>
      <w:r w:rsidR="00DC47F4">
        <w:t xml:space="preserve"> In Pakistan, </w:t>
      </w:r>
      <w:r w:rsidR="00C97016">
        <w:t xml:space="preserve">religious interpretations </w:t>
      </w:r>
      <w:r w:rsidR="00DC47F4">
        <w:t>inform state law and suicide remains illegal</w:t>
      </w:r>
      <w:r w:rsidR="000D58CF">
        <w:t>;</w:t>
      </w:r>
      <w:r w:rsidR="00DC47F4">
        <w:t xml:space="preserve"> however, the Mental Health Act of 2001 created opportunities for protection for those who attempt suicide, though implementation is unclear</w:t>
      </w:r>
      <w:r w:rsidR="003271A2">
        <w:t xml:space="preserve"> </w:t>
      </w:r>
      <w:r w:rsidR="00DC47F4">
        <w:fldChar w:fldCharType="begin"/>
      </w:r>
      <w:r w:rsidR="006F54DF">
        <w:instrText xml:space="preserve"> ADDIN EN.CITE &lt;EndNote&gt;&lt;Cite&gt;&lt;Author&gt;Naveed&lt;/Author&gt;&lt;Year&gt;2017&lt;/Year&gt;&lt;RecNum&gt;2963&lt;/RecNum&gt;&lt;DisplayText&gt;(Naveed et al., 2017)&lt;/DisplayText&gt;&lt;record&gt;&lt;rec-number&gt;2963&lt;/rec-number&gt;&lt;foreign-keys&gt;&lt;key app="EN" db-id="wp2pvd9vztarz4eaavb5t00r2svwrzvwa0tr" timestamp="1620659726"&gt;2963&lt;/key&gt;&lt;/foreign-keys&gt;&lt;ref-type name="Journal Article"&gt;17&lt;/ref-type&gt;&lt;contributors&gt;&lt;authors&gt;&lt;author&gt;Naveed, Sadiq&lt;/author&gt;&lt;author&gt;Qadir, Tooba&lt;/author&gt;&lt;author&gt;Afzaal, Tayyaba&lt;/author&gt;&lt;author&gt;Waqas, Ahmed&lt;/author&gt;&lt;/authors&gt;&lt;/contributors&gt;&lt;titles&gt;&lt;title&gt;Suicide and Its Legal Implications in Pakistan: A Literature Review&lt;/title&gt;&lt;secondary-title&gt;Cureus&lt;/secondary-title&gt;&lt;alt-title&gt;Cureus&lt;/alt-title&gt;&lt;/titles&gt;&lt;periodical&gt;&lt;full-title&gt;Cureus&lt;/full-title&gt;&lt;abbr-1&gt;Cureus&lt;/abbr-1&gt;&lt;/periodical&gt;&lt;alt-periodical&gt;&lt;full-title&gt;Cureus&lt;/full-title&gt;&lt;abbr-1&gt;Cureus&lt;/abbr-1&gt;&lt;/alt-periodical&gt;&lt;pages&gt;e1665-e1665&lt;/pages&gt;&lt;volume&gt;9&lt;/volume&gt;&lt;number&gt;9&lt;/number&gt;&lt;keywords&gt;&lt;keyword&gt;islam&lt;/keyword&gt;&lt;keyword&gt;pakistan&lt;/keyword&gt;&lt;keyword&gt;risk factors&lt;/keyword&gt;&lt;keyword&gt;suicide&lt;/keyword&gt;&lt;/keywords&gt;&lt;dates&gt;&lt;year&gt;2017&lt;/year&gt;&lt;/dates&gt;&lt;publisher&gt;Cureus&lt;/publisher&gt;&lt;isbn&gt;2168-8184&lt;/isbn&gt;&lt;accession-num&gt;29152422&lt;/accession-num&gt;&lt;urls&gt;&lt;related-urls&gt;&lt;url&gt;https://pubmed.ncbi.nlm.nih.gov/29152422&lt;/url&gt;&lt;url&gt;https://www.ncbi.nlm.nih.gov/pmc/articles/PMC5677340/&lt;/url&gt;&lt;url&gt;https://www.ncbi.nlm.nih.gov/pmc/articles/PMC5677340/pdf/cureus-0009-00000001665.pdf&lt;/url&gt;&lt;/related-urls&gt;&lt;/urls&gt;&lt;electronic-resource-num&gt;10.7759/cureus.1665&lt;/electronic-resource-num&gt;&lt;remote-database-name&gt;PubMed&lt;/remote-database-name&gt;&lt;language&gt;eng&lt;/language&gt;&lt;/record&gt;&lt;/Cite&gt;&lt;/EndNote&gt;</w:instrText>
      </w:r>
      <w:r w:rsidR="00DC47F4">
        <w:fldChar w:fldCharType="separate"/>
      </w:r>
      <w:r w:rsidR="006F54DF">
        <w:rPr>
          <w:noProof/>
        </w:rPr>
        <w:t>(Naveed et al., 2017)</w:t>
      </w:r>
      <w:r w:rsidR="00DC47F4">
        <w:fldChar w:fldCharType="end"/>
      </w:r>
      <w:r w:rsidR="003271A2">
        <w:t>.</w:t>
      </w:r>
      <w:r w:rsidR="00DC47F4">
        <w:t xml:space="preserve"> </w:t>
      </w:r>
      <w:r w:rsidR="00A9213B">
        <w:t xml:space="preserve">This cultural context contributes to stigma and </w:t>
      </w:r>
      <w:r w:rsidR="00DC47F4">
        <w:t>underreporting of</w:t>
      </w:r>
      <w:r w:rsidR="00A9213B">
        <w:t xml:space="preserve"> suicide</w:t>
      </w:r>
      <w:r w:rsidR="00242D5C">
        <w:t xml:space="preserve">. </w:t>
      </w:r>
      <w:r w:rsidR="00312468">
        <w:t>I</w:t>
      </w:r>
      <w:r w:rsidR="00864442">
        <w:t>dentification of</w:t>
      </w:r>
      <w:r w:rsidR="00A9213B">
        <w:t xml:space="preserve"> </w:t>
      </w:r>
      <w:r w:rsidR="00B919E6">
        <w:t>contextual and interpersonal</w:t>
      </w:r>
      <w:r w:rsidR="00A9213B">
        <w:t xml:space="preserve"> risk</w:t>
      </w:r>
      <w:r w:rsidR="000D58CF">
        <w:t xml:space="preserve"> factors</w:t>
      </w:r>
      <w:r w:rsidR="00A9213B">
        <w:t xml:space="preserve"> </w:t>
      </w:r>
      <w:r w:rsidR="00527A5B">
        <w:t xml:space="preserve">can improve targeting of interventions for women to reduce suicide, particularly if </w:t>
      </w:r>
      <w:r w:rsidR="00864442">
        <w:t xml:space="preserve">direct </w:t>
      </w:r>
      <w:r w:rsidR="00527A5B">
        <w:t xml:space="preserve">questioning about suicide is highly stigmatized. Such considerations can assist with </w:t>
      </w:r>
      <w:r w:rsidR="00864442">
        <w:t>developing</w:t>
      </w:r>
      <w:r w:rsidR="00A9213B">
        <w:t xml:space="preserve"> prevention interventions that attend to the needs and preferences of communities</w:t>
      </w:r>
      <w:r w:rsidR="003271A2">
        <w:t xml:space="preserve"> </w:t>
      </w:r>
      <w:r w:rsidR="00702FCB">
        <w:fldChar w:fldCharType="begin"/>
      </w:r>
      <w:r w:rsidR="00E97BD4">
        <w:instrText xml:space="preserve"> ADDIN EN.CITE &lt;EndNote&gt;&lt;Cite&gt;&lt;Author&gt;Shekhani&lt;/Author&gt;&lt;Year&gt;2018&lt;/Year&gt;&lt;RecNum&gt;1689&lt;/RecNum&gt;&lt;DisplayText&gt;(Shekhani et al., 2018)&lt;/DisplayText&gt;&lt;record&gt;&lt;rec-number&gt;1689&lt;/rec-number&gt;&lt;foreign-keys&gt;&lt;key app="EN" db-id="wp2pvd9vztarz4eaavb5t00r2svwrzvwa0tr" timestamp="1547054156"&gt;1689&lt;/key&gt;&lt;/foreign-keys&gt;&lt;ref-type name="Journal Article"&gt;17&lt;/ref-type&gt;&lt;contributors&gt;&lt;authors&gt;&lt;author&gt;Shekhani, Sualeha S&lt;/author&gt;&lt;author&gt;Perveen, Shagufta&lt;/author&gt;&lt;author&gt;Akbar, Khawaja&lt;/author&gt;&lt;author&gt;Bachani, Sara&lt;/author&gt;&lt;author&gt;Khan, Murad M&lt;/author&gt;&lt;/authors&gt;&lt;/contributors&gt;&lt;titles&gt;&lt;title&gt;Suicide and deliberate self-harm in Pakistan: a scoping review&lt;/title&gt;&lt;secondary-title&gt;BMC psychiatry&lt;/secondary-title&gt;&lt;/titles&gt;&lt;periodical&gt;&lt;full-title&gt;BMC psychiatry&lt;/full-title&gt;&lt;/periodical&gt;&lt;pages&gt;44&lt;/pages&gt;&lt;volume&gt;18&lt;/volume&gt;&lt;number&gt;1&lt;/number&gt;&lt;dates&gt;&lt;year&gt;2018&lt;/year&gt;&lt;/dates&gt;&lt;isbn&gt;1471-244X&lt;/isbn&gt;&lt;urls&gt;&lt;/urls&gt;&lt;/record&gt;&lt;/Cite&gt;&lt;/EndNote&gt;</w:instrText>
      </w:r>
      <w:r w:rsidR="00702FCB">
        <w:fldChar w:fldCharType="separate"/>
      </w:r>
      <w:r w:rsidR="00E97BD4">
        <w:rPr>
          <w:noProof/>
        </w:rPr>
        <w:t>(Shekhani et al., 2018)</w:t>
      </w:r>
      <w:r w:rsidR="00702FCB">
        <w:fldChar w:fldCharType="end"/>
      </w:r>
      <w:r w:rsidR="003271A2">
        <w:t>.</w:t>
      </w:r>
      <w:r w:rsidR="00A9213B">
        <w:t xml:space="preserve">  </w:t>
      </w:r>
    </w:p>
    <w:p w14:paraId="72B0A45D" w14:textId="47DD0584" w:rsidR="009D0E47" w:rsidRDefault="00F03EC4" w:rsidP="00B714EB">
      <w:pPr>
        <w:ind w:firstLine="720"/>
      </w:pPr>
      <w:r>
        <w:t>During</w:t>
      </w:r>
      <w:r w:rsidR="00567E04">
        <w:t xml:space="preserve"> the substantial transition into motherhood and multiparity, women are exposed to increased risk of morbidity</w:t>
      </w:r>
      <w:r w:rsidR="00121445">
        <w:t xml:space="preserve"> while </w:t>
      </w:r>
      <w:r w:rsidR="00567E04">
        <w:t>also attain</w:t>
      </w:r>
      <w:r w:rsidR="00121445">
        <w:t>ing</w:t>
      </w:r>
      <w:r w:rsidR="00567E04">
        <w:t xml:space="preserve"> new identity, social status, and generativity</w:t>
      </w:r>
      <w:r w:rsidR="00C02797">
        <w:t>. Thus,</w:t>
      </w:r>
      <w:r w:rsidR="00567E04">
        <w:t xml:space="preserve"> risk and preventative factors throughout these periods may shift</w:t>
      </w:r>
      <w:r w:rsidR="003271A2">
        <w:t xml:space="preserve"> </w:t>
      </w:r>
      <w:r w:rsidR="00A67908">
        <w:fldChar w:fldCharType="begin">
          <w:fldData xml:space="preserve">PEVuZE5vdGU+PENpdGU+PEF1dGhvcj5Qcml0Y2hhcmQ8L0F1dGhvcj48WWVhcj4yMDEzPC9ZZWFy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</w:fldData>
        </w:fldChar>
      </w:r>
      <w:r w:rsidR="00E97BD4">
        <w:instrText xml:space="preserve"> ADDIN EN.CITE </w:instrText>
      </w:r>
      <w:r w:rsidR="00E97BD4">
        <w:fldChar w:fldCharType="begin">
          <w:fldData xml:space="preserve">PEVuZE5vdGU+PENpdGU+PEF1dGhvcj5Qcml0Y2hhcmQ8L0F1dGhvcj48WWVhcj4yMDEzPC9ZZWFy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</w:fldData>
        </w:fldChar>
      </w:r>
      <w:r w:rsidR="00E97BD4">
        <w:instrText xml:space="preserve"> ADDIN EN.CITE.DATA </w:instrText>
      </w:r>
      <w:r w:rsidR="00E97BD4">
        <w:fldChar w:fldCharType="end"/>
      </w:r>
      <w:r w:rsidR="00A67908">
        <w:fldChar w:fldCharType="separate"/>
      </w:r>
      <w:r w:rsidR="00E97BD4">
        <w:rPr>
          <w:noProof/>
        </w:rPr>
        <w:t>(Pritchard, 2013; Rittenour &amp; Colaner, 2012)</w:t>
      </w:r>
      <w:r w:rsidR="00A67908">
        <w:fldChar w:fldCharType="end"/>
      </w:r>
      <w:r w:rsidR="003271A2">
        <w:t>.</w:t>
      </w:r>
      <w:r w:rsidR="00567E04">
        <w:t xml:space="preserve"> </w:t>
      </w:r>
      <w:r w:rsidR="00121445">
        <w:t>M</w:t>
      </w:r>
      <w:r w:rsidR="00DC47F4">
        <w:t xml:space="preserve">arried women may be at increased risk for suicidal behavior, particularly in resource-strained contexts and in South Asia </w:t>
      </w:r>
      <w:r w:rsidR="00DC47F4">
        <w:fldChar w:fldCharType="begin">
          <w:fldData xml:space="preserve">PEVuZE5vdGU+PENpdGU+PEF1dGhvcj5TaGFoaWQ8L0F1dGhvcj48WWVhcj4yMDE1PC9ZZWFyPjxS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=
</w:fldData>
        </w:fldChar>
      </w:r>
      <w:r w:rsidR="00E97BD4">
        <w:instrText xml:space="preserve"> ADDIN EN.CITE </w:instrText>
      </w:r>
      <w:r w:rsidR="00E97BD4">
        <w:fldChar w:fldCharType="begin">
          <w:fldData xml:space="preserve">PEVuZE5vdGU+PENpdGU+PEF1dGhvcj5TaGFoaWQ8L0F1dGhvcj48WWVhcj4yMDE1PC9ZZWFyPjxS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=
</w:fldData>
        </w:fldChar>
      </w:r>
      <w:r w:rsidR="00E97BD4">
        <w:instrText xml:space="preserve"> ADDIN EN.CITE.DATA </w:instrText>
      </w:r>
      <w:r w:rsidR="00E97BD4">
        <w:fldChar w:fldCharType="end"/>
      </w:r>
      <w:r w:rsidR="00DC47F4">
        <w:fldChar w:fldCharType="separate"/>
      </w:r>
      <w:r w:rsidR="00E97BD4">
        <w:rPr>
          <w:noProof/>
        </w:rPr>
        <w:t>(Qadir et al., 2011; Shahid et al., 2015; Shekhani et al., 2018)</w:t>
      </w:r>
      <w:r w:rsidR="00DC47F4">
        <w:fldChar w:fldCharType="end"/>
      </w:r>
      <w:r w:rsidR="003271A2">
        <w:t>.</w:t>
      </w:r>
      <w:r w:rsidR="00567E04">
        <w:t xml:space="preserve"> </w:t>
      </w:r>
      <w:r w:rsidR="00D56B4E">
        <w:t>The p</w:t>
      </w:r>
      <w:r w:rsidR="009D0E47">
        <w:t xml:space="preserve">urpose of </w:t>
      </w:r>
      <w:r w:rsidR="00D56B4E">
        <w:t>this</w:t>
      </w:r>
      <w:r w:rsidR="009D0E47">
        <w:t xml:space="preserve"> study </w:t>
      </w:r>
      <w:r w:rsidR="00D56B4E">
        <w:t xml:space="preserve">is to identify </w:t>
      </w:r>
      <w:r w:rsidR="00EE768B">
        <w:t>interpersonal</w:t>
      </w:r>
      <w:r w:rsidR="00D56B4E">
        <w:t xml:space="preserve"> risk factors at various windows throughout </w:t>
      </w:r>
      <w:r w:rsidR="0021040B">
        <w:t>women</w:t>
      </w:r>
      <w:r w:rsidR="008A379B">
        <w:t>’</w:t>
      </w:r>
      <w:r w:rsidR="0021040B">
        <w:t>s</w:t>
      </w:r>
      <w:r w:rsidR="00D56B4E">
        <w:t xml:space="preserve"> reproductive life</w:t>
      </w:r>
      <w:r w:rsidR="003777CA">
        <w:t xml:space="preserve"> </w:t>
      </w:r>
      <w:r w:rsidR="00D56B4E">
        <w:t>course (e.g., prenatal, postpartum, and outside the perinatal period</w:t>
      </w:r>
      <w:r w:rsidR="006A620A">
        <w:t>)</w:t>
      </w:r>
      <w:r w:rsidR="00D56B4E">
        <w:t>.</w:t>
      </w:r>
      <w:r w:rsidR="00567E04">
        <w:t xml:space="preserve"> Ultimately, we aim </w:t>
      </w:r>
      <w:r w:rsidR="006E5E64">
        <w:t xml:space="preserve">to </w:t>
      </w:r>
      <w:r w:rsidR="00567E04">
        <w:t>iden</w:t>
      </w:r>
      <w:r w:rsidR="006E5E64">
        <w:t>tify</w:t>
      </w:r>
      <w:r w:rsidR="00567E04">
        <w:t xml:space="preserve"> </w:t>
      </w:r>
      <w:r w:rsidR="00652702">
        <w:t xml:space="preserve">factors </w:t>
      </w:r>
      <w:r w:rsidR="006E5E64">
        <w:t>that</w:t>
      </w:r>
      <w:r w:rsidR="00652702">
        <w:t xml:space="preserve"> improve </w:t>
      </w:r>
      <w:r w:rsidR="008A379B">
        <w:t xml:space="preserve">suicide </w:t>
      </w:r>
      <w:r w:rsidR="00567E04">
        <w:t xml:space="preserve">intervention in settings where women face </w:t>
      </w:r>
      <w:r w:rsidR="00CB68BE">
        <w:t>significant</w:t>
      </w:r>
      <w:r w:rsidR="00567E04">
        <w:t xml:space="preserve"> adversity. </w:t>
      </w:r>
    </w:p>
    <w:p w14:paraId="072A41B7" w14:textId="7B27CFC3" w:rsidR="009D0E47" w:rsidRDefault="009D0E47" w:rsidP="00B714EB"/>
    <w:p w14:paraId="415A5437" w14:textId="67F6B6A8" w:rsidR="009D0E47" w:rsidRPr="00511226" w:rsidRDefault="00933D99" w:rsidP="00B714EB">
      <w:pPr>
        <w:rPr>
          <w:b/>
          <w:bCs/>
        </w:rPr>
      </w:pPr>
      <w:r>
        <w:rPr>
          <w:b/>
          <w:bCs/>
        </w:rPr>
        <w:t>Materials and Methods</w:t>
      </w:r>
      <w:r w:rsidR="009D0E47" w:rsidRPr="00511226">
        <w:rPr>
          <w:b/>
          <w:bCs/>
        </w:rPr>
        <w:t>:</w:t>
      </w:r>
    </w:p>
    <w:p w14:paraId="37966364" w14:textId="10309A5A" w:rsidR="009D0E47" w:rsidRDefault="002E2233" w:rsidP="00B714EB">
      <w:pPr>
        <w:ind w:firstLine="720"/>
      </w:pPr>
      <w:r w:rsidRPr="008A0C72">
        <w:t>Th</w:t>
      </w:r>
      <w:r w:rsidR="00D56B4E">
        <w:t xml:space="preserve">is analysis </w:t>
      </w:r>
      <w:r w:rsidRPr="008A0C72">
        <w:t xml:space="preserve">draws upon data originally collected </w:t>
      </w:r>
      <w:r w:rsidRPr="00E81DC6">
        <w:t xml:space="preserve">within </w:t>
      </w:r>
      <w:r w:rsidR="00EF77B5" w:rsidRPr="00E81DC6">
        <w:t xml:space="preserve">the </w:t>
      </w:r>
      <w:proofErr w:type="spellStart"/>
      <w:r w:rsidR="00E81DC6" w:rsidRPr="00E81DC6">
        <w:t>Bachpan</w:t>
      </w:r>
      <w:proofErr w:type="spellEnd"/>
      <w:r w:rsidR="00E81DC6" w:rsidRPr="00E81DC6">
        <w:t xml:space="preserve"> C</w:t>
      </w:r>
      <w:r w:rsidR="00EF77B5" w:rsidRPr="00E81DC6">
        <w:t>ohort</w:t>
      </w:r>
      <w:r w:rsidR="00EF77B5">
        <w:t xml:space="preserve"> study, a population</w:t>
      </w:r>
      <w:r w:rsidR="003C2CAF">
        <w:t>-</w:t>
      </w:r>
      <w:r w:rsidR="00EF77B5">
        <w:t>representative longitudinal study of pregnant women,</w:t>
      </w:r>
      <w:r w:rsidR="00DD1A5E">
        <w:t xml:space="preserve"> in rural Pakistan between 2015 and 2018.</w:t>
      </w:r>
      <w:r w:rsidRPr="008A0C72">
        <w:t xml:space="preserve"> The broader goal was to </w:t>
      </w:r>
      <w:r w:rsidR="00DD1A5E">
        <w:t xml:space="preserve">evaluate the impacts of </w:t>
      </w:r>
      <w:r w:rsidRPr="008A0C72">
        <w:t xml:space="preserve">maternal </w:t>
      </w:r>
      <w:r w:rsidR="00DD1A5E">
        <w:t xml:space="preserve">psychological wellbeing and her broader environment on </w:t>
      </w:r>
      <w:r w:rsidR="00EF77B5">
        <w:t xml:space="preserve">her health and her </w:t>
      </w:r>
      <w:r w:rsidRPr="008A0C72">
        <w:t>child</w:t>
      </w:r>
      <w:r w:rsidR="00EF77B5">
        <w:t xml:space="preserve">’s </w:t>
      </w:r>
      <w:r w:rsidRPr="008A0C72">
        <w:t>development</w:t>
      </w:r>
      <w:r w:rsidR="003271A2">
        <w:t>.</w:t>
      </w:r>
      <w:r w:rsidRPr="008A0C72">
        <w:t xml:space="preserve"> </w:t>
      </w:r>
      <w:r w:rsidR="00EF77B5">
        <w:t xml:space="preserve">An embedded </w:t>
      </w:r>
      <w:r w:rsidRPr="008A0C72">
        <w:t xml:space="preserve">intervention </w:t>
      </w:r>
      <w:r w:rsidR="00EF77B5">
        <w:t>on a randomized subsample tested the effects of a low-intensity peer-delivered psychosocial intervention</w:t>
      </w:r>
      <w:r w:rsidR="003271A2">
        <w:t xml:space="preserve"> </w:t>
      </w:r>
      <w:r w:rsidRPr="008A0C72">
        <w:fldChar w:fldCharType="begin">
          <w:fldData xml:space="preserve">PEVuZE5vdGU+PENpdGU+PEF1dGhvcj5UdXJuZXI8L0F1dGhvcj48WWVhcj4yMDE2PC9ZZWFyPjxS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0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BhZ2Vz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</w:fldData>
        </w:fldChar>
      </w:r>
      <w:r w:rsidR="006473E7">
        <w:instrText xml:space="preserve"> ADDIN EN.CITE </w:instrText>
      </w:r>
      <w:r w:rsidR="006473E7">
        <w:fldChar w:fldCharType="begin">
          <w:fldData xml:space="preserve">PEVuZE5vdGU+PENpdGU+PEF1dGhvcj5UdXJuZXI8L0F1dGhvcj48WWVhcj4yMDE2PC9ZZWFyPjxS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BhZ2Vz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</w:fldData>
        </w:fldChar>
      </w:r>
      <w:r w:rsidR="006473E7">
        <w:instrText xml:space="preserve"> ADDIN EN.CITE.DATA </w:instrText>
      </w:r>
      <w:r w:rsidR="006473E7">
        <w:fldChar w:fldCharType="end"/>
      </w:r>
      <w:r w:rsidRPr="008A0C72">
        <w:fldChar w:fldCharType="separate"/>
      </w:r>
      <w:r w:rsidR="006473E7">
        <w:rPr>
          <w:noProof/>
        </w:rPr>
        <w:t>(Maselko et al., 2015; Sikander et al., 2015; Turner et al., 2016)</w:t>
      </w:r>
      <w:r w:rsidRPr="008A0C72">
        <w:fldChar w:fldCharType="end"/>
      </w:r>
      <w:r w:rsidR="003271A2">
        <w:t>.</w:t>
      </w:r>
      <w:r w:rsidRPr="008A0C72">
        <w:t xml:space="preserve"> </w:t>
      </w:r>
      <w:r w:rsidR="005A0753">
        <w:t>A</w:t>
      </w:r>
      <w:r w:rsidRPr="008A0C72">
        <w:t xml:space="preserve">ll pregnant women in 40 village clusters were screened for depression using the </w:t>
      </w:r>
      <w:r w:rsidR="00AD5883">
        <w:t>Urdu Patient Health Questionnaire-9 (PHQ-9)</w:t>
      </w:r>
      <w:r w:rsidR="003271A2">
        <w:t xml:space="preserve"> </w:t>
      </w:r>
      <w:r w:rsidR="003D0897">
        <w:fldChar w:fldCharType="begin"/>
      </w:r>
      <w:r w:rsidR="003271A2">
        <w:instrText xml:space="preserve"> ADDIN EN.CITE &lt;EndNote&gt;&lt;Cite&gt;&lt;Author&gt;Spitzer&lt;/Author&gt;&lt;Year&gt;1992&lt;/Year&gt;&lt;RecNum&gt;531&lt;/RecNum&gt;&lt;DisplayText&gt;(Spitzer et al., 1992)&lt;/DisplayText&gt;&lt;record&gt;&lt;rec-number&gt;531&lt;/rec-number&gt;&lt;foreign-keys&gt;&lt;key app="EN" db-id="wp2pvd9vztarz4eaavb5t00r2svwrzvwa0tr" timestamp="1501791473"&gt;531&lt;/key&gt;&lt;/foreign-keys&gt;&lt;ref-type name="Journal Article"&gt;17&lt;/ref-type&gt;&lt;contributors&gt;&lt;authors&gt;&lt;author&gt;Spitzer, R. L.&lt;/author&gt;&lt;author&gt;Williams, J. B. W.&lt;/author&gt;&lt;author&gt;Miriam, G.&lt;/author&gt;&lt;author&gt;First, M. B.&lt;/author&gt;&lt;/authors&gt;&lt;/contributors&gt;&lt;titles&gt;&lt;title&gt;The Structured Clinical Interview for DSM-III-R (SCID)I: History, Rationale, and Description&lt;/title&gt;&lt;secondary-title&gt;Arch Gen Psychiatry&lt;/secondary-title&gt;&lt;/titles&gt;&lt;periodical&gt;&lt;full-title&gt;Arch Gen Psychiatry&lt;/full-title&gt;&lt;/periodical&gt;&lt;volume&gt;49&lt;/volume&gt;&lt;dates&gt;&lt;year&gt;1992&lt;/year&gt;&lt;/dates&gt;&lt;label&gt;Spitzer1992&lt;/label&gt;&lt;urls&gt;&lt;related-urls&gt;&lt;url&gt;https://doi.org/10.1001/archpsyc.1992.01820080032005&lt;/url&gt;&lt;/related-urls&gt;&lt;/urls&gt;&lt;electronic-resource-num&gt;10.1001/archpsyc.1992.01820080032005&lt;/electronic-resource-num&gt;&lt;/record&gt;&lt;/Cite&gt;&lt;/EndNote&gt;</w:instrText>
      </w:r>
      <w:r w:rsidR="003D0897">
        <w:fldChar w:fldCharType="separate"/>
      </w:r>
      <w:r w:rsidR="003271A2">
        <w:rPr>
          <w:noProof/>
        </w:rPr>
        <w:t>(Spitzer et al., 1992)</w:t>
      </w:r>
      <w:r w:rsidR="003D0897">
        <w:fldChar w:fldCharType="end"/>
      </w:r>
      <w:r w:rsidR="005A0753">
        <w:t>.</w:t>
      </w:r>
      <w:r w:rsidRPr="008A0C72">
        <w:t xml:space="preserve"> </w:t>
      </w:r>
      <w:r w:rsidR="006307E8">
        <w:t xml:space="preserve">Depressed women (PHQ-9 ≥ 10) were invited to participate in the trial. </w:t>
      </w:r>
      <w:r w:rsidRPr="008A0C72">
        <w:t xml:space="preserve">Twenty clusters were randomly assigned to the intervention. An equal number of non-depressed women </w:t>
      </w:r>
      <w:r w:rsidR="001B3905">
        <w:t xml:space="preserve">(PHQ-9 &lt; 10) </w:t>
      </w:r>
      <w:r w:rsidRPr="008A0C72">
        <w:t xml:space="preserve">were recruited for the cohort study, resulting in a baseline sample of 1,154 women, </w:t>
      </w:r>
      <w:r w:rsidRPr="003D0897">
        <w:t>representative of the local population of pregnant women.</w:t>
      </w:r>
      <w:r w:rsidRPr="008A0C72">
        <w:t xml:space="preserve"> Data collection occurred</w:t>
      </w:r>
      <w:r w:rsidR="0040032A">
        <w:t xml:space="preserve"> within four weeks of the following timepoints:</w:t>
      </w:r>
      <w:r w:rsidRPr="008A0C72">
        <w:t xml:space="preserve"> baseline (last trimester), </w:t>
      </w:r>
      <w:r w:rsidR="0040032A">
        <w:t>three, six</w:t>
      </w:r>
      <w:r w:rsidRPr="008A0C72">
        <w:t xml:space="preserve">, 12, </w:t>
      </w:r>
      <w:r w:rsidR="002A6DE7">
        <w:t>and 24</w:t>
      </w:r>
      <w:r w:rsidRPr="008A0C72">
        <w:t xml:space="preserve"> months postpartum and </w:t>
      </w:r>
      <w:r w:rsidR="002A6DE7">
        <w:t>elicit</w:t>
      </w:r>
      <w:r w:rsidR="00B357B6">
        <w:t>ed</w:t>
      </w:r>
      <w:r w:rsidR="002A6DE7">
        <w:t xml:space="preserve"> information </w:t>
      </w:r>
      <w:r w:rsidRPr="008A0C72">
        <w:t xml:space="preserve">related to maternal </w:t>
      </w:r>
      <w:r w:rsidR="002A6DE7">
        <w:t>health</w:t>
      </w:r>
      <w:r w:rsidRPr="008A0C72">
        <w:t xml:space="preserve">, </w:t>
      </w:r>
      <w:r w:rsidR="00446B13">
        <w:t xml:space="preserve">the family and home environment, </w:t>
      </w:r>
      <w:r w:rsidRPr="008A0C72">
        <w:t xml:space="preserve">and child </w:t>
      </w:r>
      <w:r w:rsidR="00DC4D09">
        <w:t>development</w:t>
      </w:r>
      <w:r w:rsidR="003271A2">
        <w:t xml:space="preserve"> </w:t>
      </w:r>
      <w:r w:rsidRPr="008A0C72">
        <w:fldChar w:fldCharType="begin"/>
      </w:r>
      <w:r w:rsidR="00E81DC6">
        <w:instrText xml:space="preserve"> ADDIN EN.CITE &lt;EndNote&gt;&lt;Cite&gt;&lt;Author&gt;Sikander&lt;/Author&gt;&lt;Year&gt;2019&lt;/Year&gt;&lt;RecNum&gt;1949&lt;/RecNum&gt;&lt;DisplayText&gt;(Sikander, Ahmad, Bates, et al., 2019)&lt;/DisplayText&gt;&lt;record&gt;&lt;rec-number&gt;1949&lt;/rec-number&gt;&lt;foreign-keys&gt;&lt;key app="EN" db-id="wp2pvd9vztarz4eaavb5t00r2svwrzvwa0tr" timestamp="1557161369"&gt;1949&lt;/key&gt;&lt;/foreign-keys&gt;&lt;ref-type name="Journal Article"&gt;17&lt;/ref-type&gt;&lt;contributors&gt;&lt;authors&gt;&lt;author&gt;Sikander, Siham&lt;/author&gt;&lt;author&gt;Ahmad, Ikhlaq&lt;/author&gt;&lt;author&gt;Bates, Lisa M&lt;/author&gt;&lt;author&gt;Gallis, John&lt;/author&gt;&lt;author&gt;Hagaman, Ashley&lt;/author&gt;&lt;author&gt;O’Donnell, Karen&lt;/author&gt;&lt;author&gt;Turner, Elizabeth Louise&lt;/author&gt;&lt;author&gt;Zaidi, Ahmed&lt;/author&gt;&lt;author&gt;Rahman, Atif&lt;/author&gt;&lt;author&gt;Maselko, Joanna&lt;/author&gt;&lt;/authors&gt;&lt;/contributors&gt;&lt;titles&gt;&lt;title&gt;Cohort Profile: Perinatal depression and child socioemotional development ; the Bachpan cohort study from rural Pakistan&lt;/title&gt;&lt;secondary-title&gt;BMJ Open&lt;/secondary-title&gt;&lt;/titles&gt;&lt;periodical&gt;&lt;full-title&gt;BMJ open&lt;/full-title&gt;&lt;/periodical&gt;&lt;pages&gt;e025644&lt;/pages&gt;&lt;volume&gt;9&lt;/volume&gt;&lt;number&gt;5&lt;/number&gt;&lt;dates&gt;&lt;year&gt;2019&lt;/year&gt;&lt;/dates&gt;&lt;urls&gt;&lt;related-urls&gt;&lt;url&gt;https://bmjopen.bmj.com/content/bmjopen/9/5/e025644.full.pdf&lt;/url&gt;&lt;/related-urls&gt;&lt;/urls&gt;&lt;electronic-resource-num&gt;10.1136/bmjopen-2018-025644&lt;/electronic-resource-num&gt;&lt;/record&gt;&lt;/Cite&gt;&lt;/EndNote&gt;</w:instrText>
      </w:r>
      <w:r w:rsidRPr="008A0C72">
        <w:fldChar w:fldCharType="separate"/>
      </w:r>
      <w:r w:rsidR="00E81DC6">
        <w:rPr>
          <w:noProof/>
        </w:rPr>
        <w:t>(Sikander, Ahmad, Bates, et al., 2019)</w:t>
      </w:r>
      <w:r w:rsidRPr="008A0C72">
        <w:fldChar w:fldCharType="end"/>
      </w:r>
      <w:r w:rsidR="003271A2">
        <w:t>.</w:t>
      </w:r>
    </w:p>
    <w:p w14:paraId="786FD865" w14:textId="77777777" w:rsidR="000375BF" w:rsidRDefault="000375BF" w:rsidP="00B714EB">
      <w:pPr>
        <w:rPr>
          <w:i/>
          <w:iCs/>
        </w:rPr>
      </w:pPr>
    </w:p>
    <w:p w14:paraId="2946A4AD" w14:textId="4718F146" w:rsidR="00CA5DC4" w:rsidRDefault="00CA5DC4" w:rsidP="00B714EB">
      <w:pPr>
        <w:rPr>
          <w:i/>
          <w:iCs/>
        </w:rPr>
      </w:pPr>
      <w:r>
        <w:rPr>
          <w:i/>
          <w:iCs/>
        </w:rPr>
        <w:t xml:space="preserve">Measures: </w:t>
      </w:r>
    </w:p>
    <w:p w14:paraId="6A90833D" w14:textId="3829BF8C" w:rsidR="002066D8" w:rsidRDefault="009D0E47" w:rsidP="00B714EB">
      <w:pPr>
        <w:ind w:firstLine="720"/>
        <w:rPr>
          <w:bCs/>
        </w:rPr>
      </w:pPr>
      <w:r w:rsidRPr="009602C6">
        <w:rPr>
          <w:i/>
          <w:iCs/>
        </w:rPr>
        <w:t>Suicide ideation</w:t>
      </w:r>
      <w:r w:rsidR="002E2233">
        <w:t xml:space="preserve">: </w:t>
      </w:r>
      <w:r w:rsidR="00CA5DC4">
        <w:t xml:space="preserve">Suicide ideation (SI) in the past two weeks was asked within </w:t>
      </w:r>
      <w:r w:rsidR="002E2233" w:rsidRPr="008A0C72">
        <w:rPr>
          <w:bCs/>
        </w:rPr>
        <w:t xml:space="preserve">the </w:t>
      </w:r>
      <w:r w:rsidR="00434DD7">
        <w:t>Urdu</w:t>
      </w:r>
      <w:r w:rsidR="00A36C64">
        <w:t>-</w:t>
      </w:r>
      <w:r w:rsidR="00434DD7">
        <w:t>validated Patient Health Questionnaire (</w:t>
      </w:r>
      <w:r w:rsidR="00434DD7" w:rsidRPr="008A0C72">
        <w:rPr>
          <w:bCs/>
        </w:rPr>
        <w:t>PHQ-</w:t>
      </w:r>
      <w:r w:rsidR="00434DD7">
        <w:rPr>
          <w:bCs/>
        </w:rPr>
        <w:t>9)</w:t>
      </w:r>
      <w:r w:rsidR="003271A2">
        <w:rPr>
          <w:bCs/>
        </w:rPr>
        <w:t xml:space="preserve"> </w:t>
      </w:r>
      <w:r w:rsidR="00A36C64">
        <w:rPr>
          <w:bCs/>
        </w:rPr>
        <w:t xml:space="preserve">at all timepoints </w:t>
      </w:r>
      <w:r w:rsidR="00434DD7">
        <w:rPr>
          <w:bCs/>
        </w:rPr>
        <w:fldChar w:fldCharType="begin">
          <w:fldData xml:space="preserve">PEVuZE5vdGU+PENpdGU+PEF1dGhvcj5HYWxsaXM8L0F1dGhvcj48WWVhcj4yMDE4PC9ZZWFyPjxS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</w:fldData>
        </w:fldChar>
      </w:r>
      <w:r w:rsidR="00E97BD4">
        <w:rPr>
          <w:bCs/>
        </w:rPr>
        <w:instrText xml:space="preserve"> ADDIN EN.CITE </w:instrText>
      </w:r>
      <w:r w:rsidR="00E97BD4">
        <w:rPr>
          <w:bCs/>
        </w:rPr>
        <w:fldChar w:fldCharType="begin">
          <w:fldData xml:space="preserve">PEVuZE5vdGU+PENpdGU+PEF1dGhvcj5HYWxsaXM8L0F1dGhvcj48WWVhcj4yMDE4PC9ZZWFyPjxS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</w:fldData>
        </w:fldChar>
      </w:r>
      <w:r w:rsidR="00E97BD4">
        <w:rPr>
          <w:bCs/>
        </w:rPr>
        <w:instrText xml:space="preserve"> ADDIN EN.CITE.DATA </w:instrText>
      </w:r>
      <w:r w:rsidR="00E97BD4">
        <w:rPr>
          <w:bCs/>
        </w:rPr>
      </w:r>
      <w:r w:rsidR="00E97BD4">
        <w:rPr>
          <w:bCs/>
        </w:rPr>
        <w:fldChar w:fldCharType="end"/>
      </w:r>
      <w:r w:rsidR="00434DD7">
        <w:rPr>
          <w:bCs/>
        </w:rPr>
      </w:r>
      <w:r w:rsidR="00434DD7">
        <w:rPr>
          <w:bCs/>
        </w:rPr>
        <w:fldChar w:fldCharType="separate"/>
      </w:r>
      <w:r w:rsidR="00E97BD4">
        <w:rPr>
          <w:bCs/>
          <w:noProof/>
        </w:rPr>
        <w:t>(Gallis et al., 2018)</w:t>
      </w:r>
      <w:r w:rsidR="00434DD7">
        <w:rPr>
          <w:bCs/>
        </w:rPr>
        <w:fldChar w:fldCharType="end"/>
      </w:r>
      <w:r w:rsidR="003271A2">
        <w:rPr>
          <w:bCs/>
        </w:rPr>
        <w:t>.</w:t>
      </w:r>
      <w:r w:rsidR="00434DD7">
        <w:rPr>
          <w:bCs/>
        </w:rPr>
        <w:t xml:space="preserve"> </w:t>
      </w:r>
      <w:r w:rsidR="002E2233" w:rsidRPr="008A0C72">
        <w:rPr>
          <w:bCs/>
        </w:rPr>
        <w:t xml:space="preserve">Any positive response </w:t>
      </w:r>
      <w:r w:rsidR="00A36C64">
        <w:rPr>
          <w:bCs/>
        </w:rPr>
        <w:t xml:space="preserve">to item-9 </w:t>
      </w:r>
      <w:r w:rsidR="002E2233" w:rsidRPr="008A0C72">
        <w:rPr>
          <w:bCs/>
        </w:rPr>
        <w:t xml:space="preserve">(several days, more than half the days, or nearly every day) </w:t>
      </w:r>
      <w:r w:rsidR="003F32E1">
        <w:rPr>
          <w:bCs/>
        </w:rPr>
        <w:t>was</w:t>
      </w:r>
      <w:r w:rsidR="003F32E1" w:rsidRPr="008A0C72">
        <w:rPr>
          <w:bCs/>
        </w:rPr>
        <w:t xml:space="preserve"> </w:t>
      </w:r>
      <w:r w:rsidR="002E2233" w:rsidRPr="008A0C72">
        <w:rPr>
          <w:bCs/>
        </w:rPr>
        <w:t xml:space="preserve">coded as current suicidal ideation. </w:t>
      </w:r>
    </w:p>
    <w:p w14:paraId="5A417DBF" w14:textId="711C86A5" w:rsidR="003810B3" w:rsidRDefault="003810B3" w:rsidP="00B714EB">
      <w:pPr>
        <w:ind w:firstLine="720"/>
        <w:rPr>
          <w:bCs/>
        </w:rPr>
      </w:pPr>
      <w:r w:rsidRPr="009602C6">
        <w:rPr>
          <w:bCs/>
          <w:i/>
          <w:iCs/>
        </w:rPr>
        <w:t>Modifiable</w:t>
      </w:r>
      <w:r w:rsidR="00F03EC4">
        <w:rPr>
          <w:bCs/>
          <w:i/>
          <w:iCs/>
        </w:rPr>
        <w:t xml:space="preserve"> interpersonal</w:t>
      </w:r>
      <w:r w:rsidRPr="009602C6">
        <w:rPr>
          <w:bCs/>
          <w:i/>
          <w:iCs/>
        </w:rPr>
        <w:t xml:space="preserve"> risk </w:t>
      </w:r>
      <w:r w:rsidR="009602C6">
        <w:rPr>
          <w:bCs/>
          <w:i/>
          <w:iCs/>
        </w:rPr>
        <w:t xml:space="preserve">and preventive </w:t>
      </w:r>
      <w:r w:rsidRPr="009602C6">
        <w:rPr>
          <w:bCs/>
          <w:i/>
          <w:iCs/>
        </w:rPr>
        <w:t>factors</w:t>
      </w:r>
      <w:r>
        <w:rPr>
          <w:bCs/>
        </w:rPr>
        <w:t xml:space="preserve">: </w:t>
      </w:r>
      <w:r w:rsidR="008D14E3">
        <w:rPr>
          <w:bCs/>
        </w:rPr>
        <w:t xml:space="preserve">The World Health Organization’s Violence Against Women Instrument elicits </w:t>
      </w:r>
      <w:r w:rsidR="009D7D8D">
        <w:rPr>
          <w:bCs/>
        </w:rPr>
        <w:t>i</w:t>
      </w:r>
      <w:r w:rsidR="008D14E3">
        <w:rPr>
          <w:bCs/>
        </w:rPr>
        <w:t xml:space="preserve">ntimate partner violence (IPV) experienced in the past year </w:t>
      </w:r>
      <w:r w:rsidR="00A1716D">
        <w:rPr>
          <w:bCs/>
        </w:rPr>
        <w:t xml:space="preserve">(psychological, physical, sexual) </w:t>
      </w:r>
      <w:r w:rsidR="008D14E3">
        <w:rPr>
          <w:bCs/>
        </w:rPr>
        <w:t>and was assessed annually at baseline</w:t>
      </w:r>
      <w:r w:rsidR="00BE3AFB">
        <w:rPr>
          <w:bCs/>
        </w:rPr>
        <w:t xml:space="preserve">, </w:t>
      </w:r>
      <w:r w:rsidR="008D14E3">
        <w:rPr>
          <w:bCs/>
        </w:rPr>
        <w:t>12</w:t>
      </w:r>
      <w:r w:rsidR="00BE3AFB">
        <w:rPr>
          <w:bCs/>
        </w:rPr>
        <w:t>,</w:t>
      </w:r>
      <w:r w:rsidR="008D14E3">
        <w:rPr>
          <w:bCs/>
        </w:rPr>
        <w:t xml:space="preserve"> and 24 months postpartum.</w:t>
      </w:r>
      <w:r w:rsidR="0073318F">
        <w:rPr>
          <w:bCs/>
        </w:rPr>
        <w:t xml:space="preserve"> Family conflict that does not reach IPV levels </w:t>
      </w:r>
      <w:r w:rsidR="0073318F" w:rsidRPr="008A0C72">
        <w:t>was assessed with</w:t>
      </w:r>
      <w:r w:rsidR="0073318F">
        <w:t xml:space="preserve"> any “yes” response to one of</w:t>
      </w:r>
      <w:r w:rsidR="0073318F" w:rsidRPr="008A0C72">
        <w:t xml:space="preserve"> </w:t>
      </w:r>
      <w:r w:rsidR="0073318F">
        <w:t xml:space="preserve">two items </w:t>
      </w:r>
      <w:r w:rsidR="0073318F" w:rsidRPr="008A0C72">
        <w:rPr>
          <w:bCs/>
        </w:rPr>
        <w:t>from an adapted Life Events and Difficulties Schedule</w:t>
      </w:r>
      <w:r w:rsidR="003271A2">
        <w:rPr>
          <w:bCs/>
        </w:rPr>
        <w:t xml:space="preserve"> </w:t>
      </w:r>
      <w:r w:rsidR="0073318F" w:rsidRPr="005F11A8">
        <w:rPr>
          <w:bCs/>
        </w:rPr>
        <w:fldChar w:fldCharType="begin"/>
      </w:r>
      <w:r w:rsidR="00E97BD4">
        <w:rPr>
          <w:bCs/>
        </w:rPr>
        <w:instrText xml:space="preserve"> ADDIN EN.CITE &lt;EndNote&gt;&lt;Cite&gt;&lt;Author&gt;Rahman&lt;/Author&gt;&lt;Year&gt;2003&lt;/Year&gt;&lt;RecNum&gt;583&lt;/RecNum&gt;&lt;DisplayText&gt;(Rahman et al., 2003)&lt;/DisplayText&gt;&lt;record&gt;&lt;rec-number&gt;583&lt;/rec-number&gt;&lt;foreign-keys&gt;&lt;key app="EN" db-id="wp2pvd9vztarz4eaavb5t00r2svwrzvwa0tr" timestamp="1506610342"&gt;583&lt;/key&gt;&lt;/foreign-keys&gt;&lt;ref-type name="Journal Article"&gt;17&lt;/ref-type&gt;&lt;contributors&gt;&lt;authors&gt;&lt;author&gt;Rahman, Atif&lt;/author&gt;&lt;author&gt;Iqbal, Z&lt;/author&gt;&lt;author&gt;Harrington, Richard&lt;/author&gt;&lt;/authors&gt;&lt;/contributors&gt;&lt;titles&gt;&lt;title&gt;Life events, social support and depression in childbirth: perspectives from a rural community in the developing world&lt;/title&gt;&lt;secondary-title&gt;Psychological medicine&lt;/secondary-title&gt;&lt;/titles&gt;&lt;periodical&gt;&lt;full-title&gt;Psychological medicine&lt;/full-title&gt;&lt;/periodical&gt;&lt;pages&gt;1161-1167&lt;/pages&gt;&lt;volume&gt;33&lt;/volume&gt;&lt;number&gt;7&lt;/number&gt;&lt;dates&gt;&lt;year&gt;2003&lt;/year&gt;&lt;/dates&gt;&lt;isbn&gt;1469-8978&lt;/isbn&gt;&lt;urls&gt;&lt;/urls&gt;&lt;/record&gt;&lt;/Cite&gt;&lt;/EndNote&gt;</w:instrText>
      </w:r>
      <w:r w:rsidR="0073318F" w:rsidRPr="005F11A8">
        <w:rPr>
          <w:bCs/>
        </w:rPr>
        <w:fldChar w:fldCharType="separate"/>
      </w:r>
      <w:r w:rsidR="00E97BD4">
        <w:rPr>
          <w:bCs/>
          <w:noProof/>
        </w:rPr>
        <w:t>(Rahman et al., 2003)</w:t>
      </w:r>
      <w:r w:rsidR="0073318F" w:rsidRPr="005F11A8">
        <w:rPr>
          <w:bCs/>
        </w:rPr>
        <w:fldChar w:fldCharType="end"/>
      </w:r>
      <w:r w:rsidR="0073318F" w:rsidRPr="005F11A8">
        <w:rPr>
          <w:bCs/>
        </w:rPr>
        <w:t>: “Have your relations with any of your close relatives been troubled?” and “Have your marital relations with your spouse had problems?”.</w:t>
      </w:r>
      <w:r w:rsidR="0073318F">
        <w:rPr>
          <w:bCs/>
        </w:rPr>
        <w:t xml:space="preserve"> </w:t>
      </w:r>
      <w:r w:rsidR="0073318F" w:rsidRPr="00B571F8">
        <w:rPr>
          <w:bCs/>
        </w:rPr>
        <w:t>Isolation</w:t>
      </w:r>
      <w:r w:rsidR="0073318F" w:rsidRPr="008A0C72">
        <w:rPr>
          <w:bCs/>
        </w:rPr>
        <w:t xml:space="preserve"> </w:t>
      </w:r>
      <w:r w:rsidR="0073318F">
        <w:rPr>
          <w:bCs/>
        </w:rPr>
        <w:t>(yes/no) was</w:t>
      </w:r>
      <w:r w:rsidR="0073318F" w:rsidRPr="008A0C72">
        <w:rPr>
          <w:bCs/>
        </w:rPr>
        <w:t xml:space="preserve"> constructed from a</w:t>
      </w:r>
      <w:r w:rsidR="0073318F">
        <w:rPr>
          <w:bCs/>
        </w:rPr>
        <w:t>ny</w:t>
      </w:r>
      <w:r w:rsidR="0073318F" w:rsidRPr="008A0C72">
        <w:rPr>
          <w:bCs/>
        </w:rPr>
        <w:t xml:space="preserve"> </w:t>
      </w:r>
      <w:r w:rsidR="0073318F">
        <w:rPr>
          <w:bCs/>
        </w:rPr>
        <w:t>difficulty endorsed in “joining commu</w:t>
      </w:r>
      <w:r w:rsidR="0073318F" w:rsidRPr="008A0C72">
        <w:rPr>
          <w:bCs/>
        </w:rPr>
        <w:t>nity</w:t>
      </w:r>
      <w:r w:rsidR="0073318F">
        <w:rPr>
          <w:bCs/>
        </w:rPr>
        <w:t>/religious</w:t>
      </w:r>
      <w:r w:rsidR="0073318F" w:rsidRPr="008A0C72">
        <w:rPr>
          <w:bCs/>
        </w:rPr>
        <w:t xml:space="preserve"> activities </w:t>
      </w:r>
      <w:r w:rsidR="0073318F">
        <w:rPr>
          <w:bCs/>
        </w:rPr>
        <w:t xml:space="preserve">in the same way anyone else can?” </w:t>
      </w:r>
      <w:r w:rsidR="0073318F" w:rsidRPr="008A0C72">
        <w:rPr>
          <w:bCs/>
        </w:rPr>
        <w:lastRenderedPageBreak/>
        <w:t>and</w:t>
      </w:r>
      <w:r w:rsidR="0073318F">
        <w:rPr>
          <w:bCs/>
        </w:rPr>
        <w:t>/or</w:t>
      </w:r>
      <w:r w:rsidR="0073318F" w:rsidRPr="008A0C72">
        <w:rPr>
          <w:bCs/>
        </w:rPr>
        <w:t xml:space="preserve"> </w:t>
      </w:r>
      <w:r w:rsidR="0073318F">
        <w:rPr>
          <w:bCs/>
        </w:rPr>
        <w:t xml:space="preserve">“in </w:t>
      </w:r>
      <w:r w:rsidR="0073318F" w:rsidRPr="008A0C72">
        <w:rPr>
          <w:bCs/>
        </w:rPr>
        <w:t>maintaining a friendship</w:t>
      </w:r>
      <w:r w:rsidR="0073318F">
        <w:rPr>
          <w:bCs/>
        </w:rPr>
        <w:t>”</w:t>
      </w:r>
      <w:r w:rsidR="0073318F" w:rsidRPr="008A0C72">
        <w:rPr>
          <w:bCs/>
        </w:rPr>
        <w:t xml:space="preserve">. </w:t>
      </w:r>
      <w:r w:rsidR="00434DD7" w:rsidRPr="008A0C72">
        <w:rPr>
          <w:bCs/>
        </w:rPr>
        <w:t xml:space="preserve">Social support </w:t>
      </w:r>
      <w:r w:rsidR="00434DD7">
        <w:rPr>
          <w:bCs/>
        </w:rPr>
        <w:t xml:space="preserve">was </w:t>
      </w:r>
      <w:r w:rsidR="00434DD7" w:rsidRPr="008A0C72">
        <w:rPr>
          <w:bCs/>
        </w:rPr>
        <w:t xml:space="preserve">measured </w:t>
      </w:r>
      <w:r w:rsidR="00BE3AFB">
        <w:rPr>
          <w:bCs/>
        </w:rPr>
        <w:t xml:space="preserve">with the </w:t>
      </w:r>
      <w:r w:rsidR="00434DD7" w:rsidRPr="008A0C72">
        <w:rPr>
          <w:bCs/>
        </w:rPr>
        <w:t>multidimensional scale of perceived social support (MSPSS)</w:t>
      </w:r>
      <w:r w:rsidR="003271A2">
        <w:rPr>
          <w:bCs/>
        </w:rPr>
        <w:t xml:space="preserve"> </w:t>
      </w:r>
      <w:r w:rsidR="00434DD7" w:rsidRPr="008A0C72">
        <w:rPr>
          <w:bCs/>
        </w:rPr>
        <w:fldChar w:fldCharType="begin"/>
      </w:r>
      <w:r w:rsidR="00E97BD4">
        <w:rPr>
          <w:bCs/>
        </w:rPr>
        <w:instrText xml:space="preserve"> ADDIN EN.CITE &lt;EndNote&gt;&lt;Cite&gt;&lt;Author&gt;Dahlem&lt;/Author&gt;&lt;Year&gt;1991&lt;/Year&gt;&lt;RecNum&gt;585&lt;/RecNum&gt;&lt;DisplayText&gt;(Dahlem et al., 1991)&lt;/DisplayText&gt;&lt;record&gt;&lt;rec-number&gt;585&lt;/rec-number&gt;&lt;foreign-keys&gt;&lt;key app="EN" db-id="wp2pvd9vztarz4eaavb5t00r2svwrzvwa0tr" timestamp="1506610660"&gt;585&lt;/key&gt;&lt;/foreign-keys&gt;&lt;ref-type name="Journal Article"&gt;17&lt;/ref-type&gt;&lt;contributors&gt;&lt;authors&gt;&lt;author&gt;Dahlem, Nancy W&lt;/author&gt;&lt;author&gt;Zimet, Gregory D&lt;/author&gt;&lt;author&gt;Walker, Robin R&lt;/author&gt;&lt;/authors&gt;&lt;/contributors&gt;&lt;titles&gt;&lt;title&gt;The multidimensional scale of perceived social support: a confirmation study&lt;/title&gt;&lt;secondary-title&gt;Journal of clinical psychology&lt;/secondary-title&gt;&lt;/titles&gt;&lt;periodical&gt;&lt;full-title&gt;Journal of clinical psychology&lt;/full-title&gt;&lt;/periodical&gt;&lt;pages&gt;756-761&lt;/pages&gt;&lt;volume&gt;47&lt;/volume&gt;&lt;number&gt;6&lt;/number&gt;&lt;dates&gt;&lt;year&gt;1991&lt;/year&gt;&lt;/dates&gt;&lt;isbn&gt;1097-4679&lt;/isbn&gt;&lt;urls&gt;&lt;/urls&gt;&lt;/record&gt;&lt;/Cite&gt;&lt;/EndNote&gt;</w:instrText>
      </w:r>
      <w:r w:rsidR="00434DD7" w:rsidRPr="008A0C72">
        <w:rPr>
          <w:bCs/>
        </w:rPr>
        <w:fldChar w:fldCharType="separate"/>
      </w:r>
      <w:r w:rsidR="00E97BD4">
        <w:rPr>
          <w:bCs/>
          <w:noProof/>
        </w:rPr>
        <w:t>(Dahlem et al., 1991)</w:t>
      </w:r>
      <w:r w:rsidR="00434DD7" w:rsidRPr="008A0C72">
        <w:rPr>
          <w:bCs/>
        </w:rPr>
        <w:fldChar w:fldCharType="end"/>
      </w:r>
      <w:r w:rsidR="00434DD7">
        <w:rPr>
          <w:bCs/>
        </w:rPr>
        <w:t xml:space="preserve"> psychometrically validated for our perinatal population</w:t>
      </w:r>
      <w:r w:rsidR="003271A2">
        <w:rPr>
          <w:bCs/>
        </w:rPr>
        <w:t xml:space="preserve"> </w:t>
      </w:r>
      <w:r w:rsidR="00434DD7">
        <w:rPr>
          <w:bCs/>
        </w:rPr>
        <w:fldChar w:fldCharType="begin"/>
      </w:r>
      <w:r w:rsidR="00E97BD4">
        <w:rPr>
          <w:bCs/>
        </w:rPr>
        <w:instrText xml:space="preserve"> ADDIN EN.CITE &lt;EndNote&gt;&lt;Cite&gt;&lt;Author&gt;Sharif&lt;/Author&gt;&lt;Year&gt;In Press&lt;/Year&gt;&lt;RecNum&gt;2988&lt;/RecNum&gt;&lt;DisplayText&gt;(Sharif et al., In Press)&lt;/DisplayText&gt;&lt;record&gt;&lt;rec-number&gt;2988&lt;/rec-number&gt;&lt;foreign-keys&gt;&lt;key app="EN" db-id="wp2pvd9vztarz4eaavb5t00r2svwrzvwa0tr" timestamp="1621265124"&gt;2988&lt;/key&gt;&lt;/foreign-keys&gt;&lt;ref-type name="Journal Article"&gt;17&lt;/ref-type&gt;&lt;contributors&gt;&lt;authors&gt;&lt;author&gt;Sharif, M.&lt;/author&gt;&lt;author&gt;Zaidi, A.&lt;/author&gt;&lt;author&gt;Waqas, A.&lt;/author&gt;&lt;author&gt;Malik, A.&lt;/author&gt;&lt;author&gt;Hagaman, A.&lt;/author&gt;&lt;author&gt;Maselko, J.&lt;/author&gt;&lt;author&gt;Lemasters, K.&lt;/author&gt;&lt;author&gt;Liaqat, R.&lt;/author&gt;&lt;author&gt;Bilal, S.&lt;/author&gt;&lt;author&gt;Bibi, T.&lt;/author&gt;&lt;author&gt;Ahmad, I.&lt;/author&gt;&lt;author&gt;Sikander, S.&lt;/author&gt;&lt;author&gt;Rahman, A. &lt;/author&gt;&lt;/authors&gt;&lt;/contributors&gt;&lt;titles&gt;&lt;title&gt;Psychometric validation of the Multidimensional scale of perceived social support during pregnancy in rural Pakistan&lt;/title&gt;&lt;secondary-title&gt;Frontiers in Psychology&lt;/secondary-title&gt;&lt;/titles&gt;&lt;periodical&gt;&lt;full-title&gt;Frontiers in Psychology&lt;/full-title&gt;&lt;abbr-1&gt;Front. Psychol.&lt;/abbr-1&gt;&lt;/periodical&gt;&lt;dates&gt;&lt;year&gt;In Press&lt;/year&gt;&lt;/dates&gt;&lt;urls&gt;&lt;/urls&gt;&lt;/record&gt;&lt;/Cite&gt;&lt;/EndNote&gt;</w:instrText>
      </w:r>
      <w:r w:rsidR="00434DD7">
        <w:rPr>
          <w:bCs/>
        </w:rPr>
        <w:fldChar w:fldCharType="separate"/>
      </w:r>
      <w:r w:rsidR="00E97BD4">
        <w:rPr>
          <w:bCs/>
          <w:noProof/>
        </w:rPr>
        <w:t>(Sharif et al., In Press)</w:t>
      </w:r>
      <w:r w:rsidR="00434DD7">
        <w:rPr>
          <w:bCs/>
        </w:rPr>
        <w:fldChar w:fldCharType="end"/>
      </w:r>
      <w:r w:rsidR="003271A2">
        <w:rPr>
          <w:bCs/>
        </w:rPr>
        <w:t>.</w:t>
      </w:r>
    </w:p>
    <w:p w14:paraId="7F61B465" w14:textId="73496F91" w:rsidR="00434DD7" w:rsidRDefault="00434DD7" w:rsidP="00087114">
      <w:pPr>
        <w:ind w:firstLine="720"/>
      </w:pPr>
      <w:r w:rsidRPr="009602C6">
        <w:rPr>
          <w:i/>
          <w:iCs/>
        </w:rPr>
        <w:t>Depression:</w:t>
      </w:r>
      <w:r>
        <w:t xml:space="preserve"> Depressive symptom severity was assessed at baseline, </w:t>
      </w:r>
      <w:r w:rsidR="0073318F">
        <w:t>three, six</w:t>
      </w:r>
      <w:r>
        <w:t xml:space="preserve">, and 24 months postpartum with the Urdu </w:t>
      </w:r>
      <w:r w:rsidRPr="008A0C72">
        <w:rPr>
          <w:bCs/>
        </w:rPr>
        <w:t>PHQ-</w:t>
      </w:r>
      <w:r>
        <w:rPr>
          <w:bCs/>
        </w:rPr>
        <w:t>9</w:t>
      </w:r>
      <w:r w:rsidRPr="008A0C72">
        <w:rPr>
          <w:bCs/>
        </w:rPr>
        <w:t>.</w:t>
      </w:r>
      <w:r>
        <w:rPr>
          <w:bCs/>
        </w:rPr>
        <w:fldChar w:fldCharType="begin">
          <w:fldData xml:space="preserve">PEVuZE5vdGU+PENpdGU+PEF1dGhvcj5HYWxsaXM8L0F1dGhvcj48WWVhcj4yMDE4PC9ZZWFyPjxS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</w:fldData>
        </w:fldChar>
      </w:r>
      <w:r w:rsidR="00E97BD4">
        <w:rPr>
          <w:bCs/>
        </w:rPr>
        <w:instrText xml:space="preserve"> ADDIN EN.CITE </w:instrText>
      </w:r>
      <w:r w:rsidR="00E97BD4">
        <w:rPr>
          <w:bCs/>
        </w:rPr>
        <w:fldChar w:fldCharType="begin">
          <w:fldData xml:space="preserve">PEVuZE5vdGU+PENpdGU+PEF1dGhvcj5HYWxsaXM8L0F1dGhvcj48WWVhcj4yMDE4PC9ZZWFyPjxS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</w:fldData>
        </w:fldChar>
      </w:r>
      <w:r w:rsidR="00E97BD4">
        <w:rPr>
          <w:bCs/>
        </w:rPr>
        <w:instrText xml:space="preserve"> ADDIN EN.CITE.DATA </w:instrText>
      </w:r>
      <w:r w:rsidR="00E97BD4">
        <w:rPr>
          <w:bCs/>
        </w:rPr>
      </w:r>
      <w:r w:rsidR="00E97BD4">
        <w:rPr>
          <w:bCs/>
        </w:rPr>
        <w:fldChar w:fldCharType="end"/>
      </w:r>
      <w:r>
        <w:rPr>
          <w:bCs/>
        </w:rPr>
      </w:r>
      <w:r>
        <w:rPr>
          <w:bCs/>
        </w:rPr>
        <w:fldChar w:fldCharType="separate"/>
      </w:r>
      <w:r w:rsidR="00E97BD4">
        <w:rPr>
          <w:bCs/>
          <w:noProof/>
        </w:rPr>
        <w:t>(Gallis et al., 2018)</w:t>
      </w:r>
      <w:r>
        <w:rPr>
          <w:bCs/>
        </w:rPr>
        <w:fldChar w:fldCharType="end"/>
      </w:r>
      <w:r w:rsidR="00A701C5">
        <w:rPr>
          <w:bCs/>
        </w:rPr>
        <w:t>.</w:t>
      </w:r>
      <w:r>
        <w:rPr>
          <w:bCs/>
        </w:rPr>
        <w:t xml:space="preserve"> </w:t>
      </w:r>
      <w:r w:rsidR="00A701C5">
        <w:rPr>
          <w:bCs/>
        </w:rPr>
        <w:t>C</w:t>
      </w:r>
      <w:r>
        <w:rPr>
          <w:bCs/>
        </w:rPr>
        <w:t xml:space="preserve">linically validated within the Pakistani perinatal population, </w:t>
      </w:r>
      <w:r w:rsidR="00A701C5">
        <w:rPr>
          <w:bCs/>
        </w:rPr>
        <w:t xml:space="preserve">this tool </w:t>
      </w:r>
      <w:r w:rsidR="006E5E64">
        <w:rPr>
          <w:bCs/>
        </w:rPr>
        <w:t xml:space="preserve">was </w:t>
      </w:r>
      <w:r>
        <w:rPr>
          <w:bCs/>
        </w:rPr>
        <w:t xml:space="preserve">used extensively with high reliability. </w:t>
      </w:r>
      <w:r w:rsidR="0073318F">
        <w:rPr>
          <w:bCs/>
        </w:rPr>
        <w:t xml:space="preserve">For </w:t>
      </w:r>
      <w:r w:rsidR="006E5E64">
        <w:rPr>
          <w:bCs/>
        </w:rPr>
        <w:t xml:space="preserve">this </w:t>
      </w:r>
      <w:r w:rsidR="0073318F">
        <w:rPr>
          <w:bCs/>
        </w:rPr>
        <w:t xml:space="preserve">analysis, the suicide ideation item (Item 9) was removed. </w:t>
      </w:r>
      <w:r w:rsidR="00087114">
        <w:rPr>
          <w:bCs/>
        </w:rPr>
        <w:t xml:space="preserve">The </w:t>
      </w:r>
      <w:r w:rsidR="00087114" w:rsidRPr="00087114">
        <w:rPr>
          <w:bCs/>
        </w:rPr>
        <w:t>Structured Clinical Interview fo</w:t>
      </w:r>
      <w:r w:rsidR="00087114">
        <w:rPr>
          <w:bCs/>
        </w:rPr>
        <w:t xml:space="preserve">r </w:t>
      </w:r>
      <w:r w:rsidR="00087114" w:rsidRPr="00087114">
        <w:rPr>
          <w:bCs/>
        </w:rPr>
        <w:t>DSM IV Disorders (SCID) module for current major depressive</w:t>
      </w:r>
      <w:r w:rsidR="00087114">
        <w:rPr>
          <w:bCs/>
        </w:rPr>
        <w:t xml:space="preserve"> </w:t>
      </w:r>
      <w:r w:rsidR="00087114" w:rsidRPr="00087114">
        <w:rPr>
          <w:bCs/>
        </w:rPr>
        <w:t xml:space="preserve">episode </w:t>
      </w:r>
      <w:r w:rsidR="00087114">
        <w:rPr>
          <w:bCs/>
        </w:rPr>
        <w:t xml:space="preserve">identified clinical levels of depression. </w:t>
      </w:r>
      <w:r w:rsidR="00087114" w:rsidRPr="00087114">
        <w:rPr>
          <w:bCs/>
        </w:rPr>
        <w:t xml:space="preserve">The SCID </w:t>
      </w:r>
      <w:r w:rsidR="006E5E64">
        <w:rPr>
          <w:bCs/>
        </w:rPr>
        <w:t xml:space="preserve">was </w:t>
      </w:r>
      <w:r w:rsidR="00087114" w:rsidRPr="00087114">
        <w:rPr>
          <w:bCs/>
        </w:rPr>
        <w:t>culturally adapted for assessing</w:t>
      </w:r>
      <w:r w:rsidR="00087114">
        <w:rPr>
          <w:bCs/>
        </w:rPr>
        <w:t xml:space="preserve"> </w:t>
      </w:r>
      <w:r w:rsidR="00087114" w:rsidRPr="00087114">
        <w:rPr>
          <w:bCs/>
        </w:rPr>
        <w:t>depression among pregnant and postpartum women and has</w:t>
      </w:r>
      <w:r w:rsidR="00087114">
        <w:rPr>
          <w:bCs/>
        </w:rPr>
        <w:t xml:space="preserve"> </w:t>
      </w:r>
      <w:r w:rsidR="00087114" w:rsidRPr="00087114">
        <w:rPr>
          <w:bCs/>
        </w:rPr>
        <w:t>been used extensively in South Asia</w:t>
      </w:r>
      <w:r w:rsidR="003271A2">
        <w:rPr>
          <w:bCs/>
        </w:rPr>
        <w:t xml:space="preserve"> </w:t>
      </w:r>
      <w:r w:rsidR="00087114">
        <w:rPr>
          <w:bCs/>
        </w:rPr>
        <w:fldChar w:fldCharType="begin"/>
      </w:r>
      <w:r w:rsidR="00E97BD4">
        <w:rPr>
          <w:bCs/>
        </w:rPr>
        <w:instrText xml:space="preserve"> ADDIN EN.CITE &lt;EndNote&gt;&lt;Cite&gt;&lt;Author&gt;Gorman&lt;/Author&gt;&lt;Year&gt;2004&lt;/Year&gt;&lt;RecNum&gt;2291&lt;/RecNum&gt;&lt;DisplayText&gt;(Gorman et al., 2004)&lt;/DisplayText&gt;&lt;record&gt;&lt;rec-number&gt;2291&lt;/rec-number&gt;&lt;foreign-keys&gt;&lt;key app="EN" db-id="wp2pvd9vztarz4eaavb5t00r2svwrzvwa0tr" timestamp="1576261300"&gt;2291&lt;/key&gt;&lt;/foreign-keys&gt;&lt;ref-type name="Journal Article"&gt;17&lt;/ref-type&gt;&lt;contributors&gt;&lt;authors&gt;&lt;author&gt;Gorman, Laura L&lt;/author&gt;&lt;author&gt;O&amp;apos;Hara, Michael W&lt;/author&gt;&lt;author&gt;Figueiredo, Barbara&lt;/author&gt;&lt;author&gt;Hayes, Sandra&lt;/author&gt;&lt;author&gt;Jacquemain, Frédérique&lt;/author&gt;&lt;author&gt;Kammerer, Martin H&lt;/author&gt;&lt;author&gt;Klier, Claudia M&lt;/author&gt;&lt;author&gt;Rosi, Simone&lt;/author&gt;&lt;author&gt;Seneviratne, Gertrude&lt;/author&gt;&lt;author&gt;Sutter-Dallay, Anne-Laure&lt;/author&gt;&lt;/authors&gt;&lt;/contributors&gt;&lt;titles&gt;&lt;title&gt;Adaptation of the structured clinical interview for DSM-IV disorders for assessing depression in women during pregnancy and post-partum across countries and cultures&lt;/title&gt;&lt;secondary-title&gt;The British Journal of Psychiatry&lt;/secondary-title&gt;&lt;/titles&gt;&lt;periodical&gt;&lt;full-title&gt;The British Journal of Psychiatry&lt;/full-title&gt;&lt;/periodical&gt;&lt;pages&gt;s17-s23&lt;/pages&gt;&lt;volume&gt;184&lt;/volume&gt;&lt;number&gt;S46&lt;/number&gt;&lt;dates&gt;&lt;year&gt;2004&lt;/year&gt;&lt;/dates&gt;&lt;isbn&gt;0007-1250&lt;/isbn&gt;&lt;urls&gt;&lt;/urls&gt;&lt;/record&gt;&lt;/Cite&gt;&lt;/EndNote&gt;</w:instrText>
      </w:r>
      <w:r w:rsidR="00087114">
        <w:rPr>
          <w:bCs/>
        </w:rPr>
        <w:fldChar w:fldCharType="separate"/>
      </w:r>
      <w:r w:rsidR="00E97BD4">
        <w:rPr>
          <w:bCs/>
          <w:noProof/>
        </w:rPr>
        <w:t>(Gorman et al., 2004)</w:t>
      </w:r>
      <w:r w:rsidR="00087114">
        <w:rPr>
          <w:bCs/>
        </w:rPr>
        <w:fldChar w:fldCharType="end"/>
      </w:r>
      <w:r w:rsidR="00087114" w:rsidRPr="00087114">
        <w:rPr>
          <w:bCs/>
        </w:rPr>
        <w:t xml:space="preserve">. </w:t>
      </w:r>
    </w:p>
    <w:p w14:paraId="19AA4087" w14:textId="5D65E479" w:rsidR="009D0E47" w:rsidRDefault="00AC6F12" w:rsidP="00B714EB">
      <w:pPr>
        <w:ind w:firstLine="720"/>
      </w:pPr>
      <w:r w:rsidRPr="009602C6">
        <w:rPr>
          <w:i/>
          <w:iCs/>
        </w:rPr>
        <w:t>Sociodemographic</w:t>
      </w:r>
      <w:r w:rsidR="009602C6">
        <w:rPr>
          <w:i/>
          <w:iCs/>
        </w:rPr>
        <w:t xml:space="preserve"> characteristics</w:t>
      </w:r>
      <w:r w:rsidR="003810B3">
        <w:t xml:space="preserve">: </w:t>
      </w:r>
      <w:r w:rsidR="002C62FD">
        <w:t>Baseline m</w:t>
      </w:r>
      <w:r w:rsidR="003810B3">
        <w:t xml:space="preserve">aternal age, </w:t>
      </w:r>
      <w:r w:rsidR="00F45876">
        <w:t>number of living children</w:t>
      </w:r>
      <w:r w:rsidR="003810B3">
        <w:t xml:space="preserve">, </w:t>
      </w:r>
      <w:r w:rsidR="00992379">
        <w:t xml:space="preserve">years of </w:t>
      </w:r>
      <w:r w:rsidR="003810B3">
        <w:t xml:space="preserve">maternal education, </w:t>
      </w:r>
      <w:r w:rsidR="002C62FD">
        <w:t>socioeconomic status (</w:t>
      </w:r>
      <w:r w:rsidR="007C2505">
        <w:t>SES</w:t>
      </w:r>
      <w:r w:rsidR="00BE2E32">
        <w:t>)</w:t>
      </w:r>
      <w:r w:rsidR="007C2505">
        <w:t xml:space="preserve">, </w:t>
      </w:r>
      <w:r w:rsidR="002C62FD">
        <w:t>assessed with a comprehensive household asset inventory commonly used in LMIC)</w:t>
      </w:r>
      <w:r w:rsidR="003271A2">
        <w:t xml:space="preserve"> </w:t>
      </w:r>
      <w:r w:rsidR="002C62FD">
        <w:fldChar w:fldCharType="begin">
          <w:fldData xml:space="preserve">PEVuZE5vdGU+PENpdGU+PEF1dGhvcj5NYXNlbGtvPC9BdXRob3I+PFllYXI+MjAxODwvWWVhcj48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=
</w:fldData>
        </w:fldChar>
      </w:r>
      <w:r w:rsidR="00E97BD4">
        <w:instrText xml:space="preserve"> ADDIN EN.CITE </w:instrText>
      </w:r>
      <w:r w:rsidR="00E97BD4">
        <w:fldChar w:fldCharType="begin">
          <w:fldData xml:space="preserve">PEVuZE5vdGU+PENpdGU+PEF1dGhvcj5NYXNlbGtvPC9BdXRob3I+PFllYXI+MjAxODwvWWVhcj48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=
</w:fldData>
        </w:fldChar>
      </w:r>
      <w:r w:rsidR="00E97BD4">
        <w:instrText xml:space="preserve"> ADDIN EN.CITE.DATA </w:instrText>
      </w:r>
      <w:r w:rsidR="00E97BD4">
        <w:fldChar w:fldCharType="end"/>
      </w:r>
      <w:r w:rsidR="002C62FD">
        <w:fldChar w:fldCharType="separate"/>
      </w:r>
      <w:r w:rsidR="00E97BD4">
        <w:rPr>
          <w:noProof/>
        </w:rPr>
        <w:t>(Maselko et al., 2018; Rutstein, 2008; Vyas &amp; Kumaranayake, 2006)</w:t>
      </w:r>
      <w:r w:rsidR="002C62FD">
        <w:fldChar w:fldCharType="end"/>
      </w:r>
      <w:r w:rsidR="003810B3">
        <w:t xml:space="preserve">, </w:t>
      </w:r>
      <w:r w:rsidR="002C62FD">
        <w:t xml:space="preserve">and if the mother was currently pregnant </w:t>
      </w:r>
      <w:r w:rsidR="004F7D35">
        <w:t>(</w:t>
      </w:r>
      <w:r w:rsidR="002C62FD">
        <w:t xml:space="preserve">at 24 months postpartum) were also elicited. </w:t>
      </w:r>
    </w:p>
    <w:p w14:paraId="28FAE12E" w14:textId="3B9D78C7" w:rsidR="006F1C58" w:rsidRDefault="006F1C58" w:rsidP="00B714EB">
      <w:pPr>
        <w:ind w:firstLine="720"/>
      </w:pPr>
    </w:p>
    <w:p w14:paraId="67B759A0" w14:textId="34DDA30B" w:rsidR="006F1C58" w:rsidRPr="006F1C58" w:rsidRDefault="006F1C58" w:rsidP="006F1C58">
      <w:pPr>
        <w:rPr>
          <w:i/>
          <w:iCs/>
        </w:rPr>
      </w:pPr>
      <w:r w:rsidRPr="006F1C58">
        <w:rPr>
          <w:i/>
          <w:iCs/>
        </w:rPr>
        <w:t xml:space="preserve">Ethics approval </w:t>
      </w:r>
    </w:p>
    <w:p w14:paraId="7FF635D9" w14:textId="08CE09FD" w:rsidR="006F1C58" w:rsidRPr="006308EE" w:rsidRDefault="006F1C58" w:rsidP="007D607E">
      <w:pPr>
        <w:ind w:firstLine="720"/>
      </w:pPr>
      <w:r w:rsidRPr="006308EE">
        <w:t>The project received approval from the Human Development Research Foundation</w:t>
      </w:r>
      <w:r w:rsidR="00C9270E">
        <w:t xml:space="preserve"> in Pakistan, </w:t>
      </w:r>
      <w:r w:rsidRPr="006308EE">
        <w:t>Duke University</w:t>
      </w:r>
      <w:r w:rsidR="00C9270E">
        <w:t xml:space="preserve">, </w:t>
      </w:r>
      <w:r w:rsidRPr="006308EE">
        <w:t>and University of North Carolina</w:t>
      </w:r>
      <w:r w:rsidR="00C9270E">
        <w:t>-Chapel Hill</w:t>
      </w:r>
      <w:r w:rsidRPr="006308EE">
        <w:t>, USA.</w:t>
      </w:r>
    </w:p>
    <w:p w14:paraId="6B39BD55" w14:textId="77777777" w:rsidR="003810B3" w:rsidRDefault="003810B3" w:rsidP="00B714EB"/>
    <w:p w14:paraId="1CDDA958" w14:textId="344DCB71" w:rsidR="009D0E47" w:rsidRPr="00A25F53" w:rsidRDefault="009D0E47" w:rsidP="00B714EB">
      <w:pPr>
        <w:rPr>
          <w:i/>
          <w:iCs/>
        </w:rPr>
      </w:pPr>
      <w:r w:rsidRPr="00A25F53">
        <w:rPr>
          <w:i/>
          <w:iCs/>
        </w:rPr>
        <w:t>Statistical Analysis</w:t>
      </w:r>
    </w:p>
    <w:p w14:paraId="59252575" w14:textId="20D5206D" w:rsidR="009D0E47" w:rsidRDefault="00A25F53" w:rsidP="00B714EB">
      <w:pPr>
        <w:ind w:firstLine="720"/>
      </w:pPr>
      <w:r w:rsidRPr="00A25F53">
        <w:rPr>
          <w:bCs/>
        </w:rPr>
        <w:t>All analyses account</w:t>
      </w:r>
      <w:r w:rsidR="00E310F9">
        <w:rPr>
          <w:bCs/>
        </w:rPr>
        <w:t>ed</w:t>
      </w:r>
      <w:r w:rsidRPr="00A25F53">
        <w:rPr>
          <w:bCs/>
        </w:rPr>
        <w:t xml:space="preserve"> for the sampling design and </w:t>
      </w:r>
      <w:r w:rsidR="00E310F9">
        <w:rPr>
          <w:bCs/>
        </w:rPr>
        <w:t>applied</w:t>
      </w:r>
      <w:r w:rsidR="00E310F9" w:rsidRPr="00A25F53">
        <w:rPr>
          <w:bCs/>
        </w:rPr>
        <w:t xml:space="preserve"> </w:t>
      </w:r>
      <w:proofErr w:type="spellStart"/>
      <w:r w:rsidRPr="00C02797">
        <w:rPr>
          <w:bCs/>
          <w:i/>
          <w:iCs/>
        </w:rPr>
        <w:t>B</w:t>
      </w:r>
      <w:r w:rsidRPr="0061322F">
        <w:rPr>
          <w:bCs/>
          <w:i/>
          <w:iCs/>
        </w:rPr>
        <w:t>achpan’s</w:t>
      </w:r>
      <w:proofErr w:type="spellEnd"/>
      <w:r w:rsidRPr="0061322F">
        <w:rPr>
          <w:bCs/>
          <w:i/>
          <w:iCs/>
        </w:rPr>
        <w:t xml:space="preserve"> </w:t>
      </w:r>
      <w:r w:rsidRPr="00A25F53">
        <w:rPr>
          <w:bCs/>
        </w:rPr>
        <w:t>sampling weights (accounting for over-sampling of depressed women at baseline) so that the sample is representative of the local pregnant population</w:t>
      </w:r>
      <w:r w:rsidR="003271A2">
        <w:rPr>
          <w:bCs/>
        </w:rPr>
        <w:t xml:space="preserve"> </w:t>
      </w:r>
      <w:r w:rsidRPr="00A25F53">
        <w:rPr>
          <w:bCs/>
        </w:rPr>
        <w:fldChar w:fldCharType="begin"/>
      </w:r>
      <w:r w:rsidR="00E97BD4">
        <w:rPr>
          <w:bCs/>
        </w:rPr>
        <w:instrText xml:space="preserve"> ADDIN EN.CITE &lt;EndNote&gt;&lt;Cite&gt;&lt;Author&gt;Maselko&lt;/Author&gt;&lt;Year&gt;2018&lt;/Year&gt;&lt;RecNum&gt;1038&lt;/RecNum&gt;&lt;DisplayText&gt;(Maselko et al., 2018)&lt;/DisplayText&gt;&lt;record&gt;&lt;rec-number&gt;1038&lt;/rec-number&gt;&lt;foreign-keys&gt;&lt;key app="EN" db-id="wp2pvd9vztarz4eaavb5t00r2svwrzvwa0tr" timestamp="1535036879"&gt;1038&lt;/key&gt;&lt;/foreign-keys&gt;&lt;ref-type name="Journal Article"&gt;17&lt;/ref-type&gt;&lt;contributors&gt;&lt;authors&gt;&lt;author&gt;Maselko, Joanna&lt;/author&gt;&lt;author&gt;Bates, Lisa&lt;/author&gt;&lt;author&gt;Bhalotra, Sonia&lt;/author&gt;&lt;author&gt;Gallis, John A&lt;/author&gt;&lt;author&gt;O’Donnell, Karen&lt;/author&gt;&lt;author&gt;Sikander, Siham&lt;/author&gt;&lt;author&gt;Turner, Elizabeth L&lt;/author&gt;&lt;/authors&gt;&lt;/contributors&gt;&lt;titles&gt;&lt;title&gt;Socioeconomic status indicators and common mental disorders: Evidence from a study of prenatal depression in Pakistan&lt;/title&gt;&lt;secondary-title&gt;SSM-Population Health&lt;/secondary-title&gt;&lt;/titles&gt;&lt;periodical&gt;&lt;full-title&gt;SSM-Population Health&lt;/full-title&gt;&lt;/periodical&gt;&lt;pages&gt;1-9&lt;/pages&gt;&lt;volume&gt;4&lt;/volume&gt;&lt;dates&gt;&lt;year&gt;2018&lt;/year&gt;&lt;/dates&gt;&lt;isbn&gt;2352-8273&lt;/isbn&gt;&lt;urls&gt;&lt;/urls&gt;&lt;/record&gt;&lt;/Cite&gt;&lt;/EndNote&gt;</w:instrText>
      </w:r>
      <w:r w:rsidRPr="00A25F53">
        <w:rPr>
          <w:bCs/>
        </w:rPr>
        <w:fldChar w:fldCharType="separate"/>
      </w:r>
      <w:r w:rsidR="00E97BD4">
        <w:rPr>
          <w:bCs/>
          <w:noProof/>
        </w:rPr>
        <w:t>(Maselko et al., 2018)</w:t>
      </w:r>
      <w:r w:rsidRPr="00A25F53">
        <w:rPr>
          <w:bCs/>
        </w:rPr>
        <w:fldChar w:fldCharType="end"/>
      </w:r>
      <w:r w:rsidRPr="00A25F53">
        <w:rPr>
          <w:bCs/>
        </w:rPr>
        <w:t>. We calculate</w:t>
      </w:r>
      <w:r w:rsidR="00431A0E">
        <w:rPr>
          <w:bCs/>
        </w:rPr>
        <w:t>d</w:t>
      </w:r>
      <w:r w:rsidRPr="00A25F53">
        <w:rPr>
          <w:bCs/>
        </w:rPr>
        <w:t xml:space="preserve"> </w:t>
      </w:r>
      <w:r w:rsidR="00716398">
        <w:rPr>
          <w:bCs/>
        </w:rPr>
        <w:t xml:space="preserve">the point </w:t>
      </w:r>
      <w:r w:rsidRPr="00A25F53">
        <w:rPr>
          <w:bCs/>
        </w:rPr>
        <w:t xml:space="preserve">prevalence for suicidal ideation at each data collection wave to map the SI burden throughout </w:t>
      </w:r>
      <w:r w:rsidR="00992379">
        <w:rPr>
          <w:bCs/>
        </w:rPr>
        <w:t>windows of</w:t>
      </w:r>
      <w:r w:rsidRPr="00A25F53">
        <w:rPr>
          <w:bCs/>
        </w:rPr>
        <w:t xml:space="preserve"> </w:t>
      </w:r>
      <w:r w:rsidR="00992379">
        <w:rPr>
          <w:bCs/>
        </w:rPr>
        <w:t>pregnancy,</w:t>
      </w:r>
      <w:r w:rsidR="00134C65">
        <w:rPr>
          <w:bCs/>
        </w:rPr>
        <w:t xml:space="preserve"> postpartum</w:t>
      </w:r>
      <w:r w:rsidR="00992379">
        <w:rPr>
          <w:bCs/>
        </w:rPr>
        <w:t>, and non-perinatal</w:t>
      </w:r>
      <w:r w:rsidRPr="00A25F53">
        <w:rPr>
          <w:bCs/>
        </w:rPr>
        <w:t xml:space="preserve">. </w:t>
      </w:r>
      <w:r w:rsidR="002F666B" w:rsidRPr="002F666B">
        <w:rPr>
          <w:bCs/>
        </w:rPr>
        <w:t>We treated the data as cross-sectional timepoints to maximize dynamic shifts of the perinatal period and to consider the episodic nature of SI over time</w:t>
      </w:r>
      <w:r w:rsidR="002F666B">
        <w:rPr>
          <w:bCs/>
        </w:rPr>
        <w:t>.</w:t>
      </w:r>
      <w:r w:rsidR="002F666B" w:rsidRPr="002F666B">
        <w:rPr>
          <w:bCs/>
        </w:rPr>
        <w:t xml:space="preserve"> </w:t>
      </w:r>
      <w:r w:rsidR="00893A20" w:rsidRPr="008A0C72">
        <w:rPr>
          <w:lang w:bidi="ne-NP"/>
        </w:rPr>
        <w:t xml:space="preserve">Using </w:t>
      </w:r>
      <w:r w:rsidR="00566331">
        <w:rPr>
          <w:bCs/>
        </w:rPr>
        <w:t>hierarchical</w:t>
      </w:r>
      <w:r w:rsidR="00893A20" w:rsidRPr="00716398">
        <w:rPr>
          <w:bCs/>
        </w:rPr>
        <w:t xml:space="preserve"> </w:t>
      </w:r>
      <w:r w:rsidR="00CE1B79">
        <w:rPr>
          <w:bCs/>
        </w:rPr>
        <w:t>mixed</w:t>
      </w:r>
      <w:r w:rsidR="00300F52">
        <w:rPr>
          <w:bCs/>
        </w:rPr>
        <w:t>-</w:t>
      </w:r>
      <w:r w:rsidR="00CE1B79">
        <w:rPr>
          <w:bCs/>
        </w:rPr>
        <w:t xml:space="preserve">effects </w:t>
      </w:r>
      <w:r w:rsidR="00893A20" w:rsidRPr="00716398">
        <w:rPr>
          <w:bCs/>
        </w:rPr>
        <w:t xml:space="preserve">logistic regression models </w:t>
      </w:r>
      <w:r w:rsidR="00893A20" w:rsidRPr="008A0C72">
        <w:rPr>
          <w:lang w:bidi="ne-NP"/>
        </w:rPr>
        <w:t xml:space="preserve">to account for clustering, </w:t>
      </w:r>
      <w:r w:rsidR="00AE57F0">
        <w:rPr>
          <w:lang w:bidi="ne-NP"/>
        </w:rPr>
        <w:t>we</w:t>
      </w:r>
      <w:r w:rsidR="00893A20" w:rsidRPr="008A0C72">
        <w:rPr>
          <w:lang w:bidi="ne-NP"/>
        </w:rPr>
        <w:t xml:space="preserve"> explore</w:t>
      </w:r>
      <w:r w:rsidR="00C446BD">
        <w:rPr>
          <w:lang w:bidi="ne-NP"/>
        </w:rPr>
        <w:t>d</w:t>
      </w:r>
      <w:r w:rsidR="00893A20" w:rsidRPr="008A0C72">
        <w:rPr>
          <w:lang w:bidi="ne-NP"/>
        </w:rPr>
        <w:t xml:space="preserve"> risk and protective factors</w:t>
      </w:r>
      <w:r w:rsidR="00893A20" w:rsidRPr="00716398">
        <w:rPr>
          <w:bCs/>
        </w:rPr>
        <w:t xml:space="preserve"> of SI at varying points across the reproductive period including pregnancy, perinatal (within one-year post-partum</w:t>
      </w:r>
      <w:r w:rsidR="00BF0D67">
        <w:rPr>
          <w:bCs/>
        </w:rPr>
        <w:t xml:space="preserve"> </w:t>
      </w:r>
      <w:r w:rsidR="00893A20" w:rsidRPr="00716398">
        <w:rPr>
          <w:bCs/>
        </w:rPr>
        <w:t xml:space="preserve">(PP)), and outside the perinatal period (2 </w:t>
      </w:r>
      <w:r w:rsidR="00AE57F0">
        <w:rPr>
          <w:bCs/>
        </w:rPr>
        <w:t>years</w:t>
      </w:r>
      <w:r w:rsidR="00893A20" w:rsidRPr="00716398">
        <w:rPr>
          <w:bCs/>
        </w:rPr>
        <w:t xml:space="preserve">). </w:t>
      </w:r>
      <w:r w:rsidR="007D6FB0">
        <w:rPr>
          <w:bCs/>
        </w:rPr>
        <w:t>We first explored these factors independently (A models) including t</w:t>
      </w:r>
      <w:r w:rsidR="00D94349">
        <w:rPr>
          <w:bCs/>
        </w:rPr>
        <w:t xml:space="preserve">he following adjustors: </w:t>
      </w:r>
      <w:r w:rsidR="007D626F">
        <w:rPr>
          <w:bCs/>
        </w:rPr>
        <w:t xml:space="preserve">depression symptoms (Urdu PHQ-9 without the SI item), </w:t>
      </w:r>
      <w:r w:rsidR="00D94349">
        <w:rPr>
          <w:bCs/>
        </w:rPr>
        <w:t xml:space="preserve">age, SES, </w:t>
      </w:r>
      <w:r w:rsidR="007D6FB0">
        <w:rPr>
          <w:bCs/>
        </w:rPr>
        <w:t xml:space="preserve">years of </w:t>
      </w:r>
      <w:r w:rsidR="00D94349">
        <w:rPr>
          <w:bCs/>
        </w:rPr>
        <w:t xml:space="preserve">maternal education, </w:t>
      </w:r>
      <w:r w:rsidR="007D6FB0">
        <w:rPr>
          <w:bCs/>
        </w:rPr>
        <w:t>the individual that conducted the interview (assessor)</w:t>
      </w:r>
      <w:r w:rsidR="00D94349">
        <w:rPr>
          <w:bCs/>
        </w:rPr>
        <w:t xml:space="preserve">, and treatment arm. </w:t>
      </w:r>
      <w:r w:rsidR="007D626F">
        <w:rPr>
          <w:bCs/>
        </w:rPr>
        <w:t xml:space="preserve">We then explored the factors simultaneously (B </w:t>
      </w:r>
      <w:r w:rsidR="005E7B3E">
        <w:rPr>
          <w:bCs/>
        </w:rPr>
        <w:t>m</w:t>
      </w:r>
      <w:r w:rsidR="00D94349">
        <w:rPr>
          <w:bCs/>
        </w:rPr>
        <w:t>odels</w:t>
      </w:r>
      <w:r w:rsidR="007D626F">
        <w:rPr>
          <w:bCs/>
        </w:rPr>
        <w:t>)</w:t>
      </w:r>
      <w:r w:rsidR="00D94349">
        <w:rPr>
          <w:bCs/>
        </w:rPr>
        <w:t xml:space="preserve">, </w:t>
      </w:r>
      <w:r w:rsidR="007D626F">
        <w:rPr>
          <w:bCs/>
        </w:rPr>
        <w:t>including</w:t>
      </w:r>
      <w:r w:rsidR="00D94349">
        <w:rPr>
          <w:bCs/>
        </w:rPr>
        <w:t xml:space="preserve"> all adjustors in A</w:t>
      </w:r>
      <w:r w:rsidR="005E7B3E">
        <w:rPr>
          <w:bCs/>
        </w:rPr>
        <w:t xml:space="preserve"> </w:t>
      </w:r>
      <w:proofErr w:type="gramStart"/>
      <w:r w:rsidR="005E7B3E">
        <w:rPr>
          <w:bCs/>
        </w:rPr>
        <w:t>models</w:t>
      </w:r>
      <w:proofErr w:type="gramEnd"/>
      <w:r w:rsidR="007D626F">
        <w:rPr>
          <w:bCs/>
        </w:rPr>
        <w:t xml:space="preserve">. </w:t>
      </w:r>
      <w:r w:rsidR="00992379">
        <w:rPr>
          <w:bCs/>
        </w:rPr>
        <w:t>For outcomes at three and six months, we used baseline IPV (</w:t>
      </w:r>
      <w:proofErr w:type="gramStart"/>
      <w:r w:rsidR="00992379">
        <w:rPr>
          <w:bCs/>
        </w:rPr>
        <w:t>e.g.</w:t>
      </w:r>
      <w:proofErr w:type="gramEnd"/>
      <w:r w:rsidR="00992379">
        <w:rPr>
          <w:bCs/>
        </w:rPr>
        <w:t xml:space="preserve"> IPV exposure within prior year collected in third trimester of pregnancy) as it was the most recent IPV datapoint. All other timepoints used the IPV assessment collected concurrently</w:t>
      </w:r>
      <w:r w:rsidR="00AC7840">
        <w:rPr>
          <w:bCs/>
        </w:rPr>
        <w:t>, eliciting IPV exposure in the past year</w:t>
      </w:r>
      <w:r w:rsidR="00AE57F0">
        <w:rPr>
          <w:bCs/>
        </w:rPr>
        <w:t xml:space="preserve">. </w:t>
      </w:r>
      <w:r w:rsidR="00992379">
        <w:rPr>
          <w:bCs/>
        </w:rPr>
        <w:t xml:space="preserve">Due to the correlated nature of the individual IPV sub-types, we included all </w:t>
      </w:r>
      <w:r w:rsidR="00AC7840">
        <w:rPr>
          <w:bCs/>
        </w:rPr>
        <w:t>sub-</w:t>
      </w:r>
      <w:r w:rsidR="00992379">
        <w:rPr>
          <w:bCs/>
        </w:rPr>
        <w:t>types in</w:t>
      </w:r>
      <w:r w:rsidR="00D94349">
        <w:rPr>
          <w:bCs/>
        </w:rPr>
        <w:t xml:space="preserve"> these</w:t>
      </w:r>
      <w:r w:rsidR="00992379">
        <w:rPr>
          <w:bCs/>
        </w:rPr>
        <w:t xml:space="preserve"> model</w:t>
      </w:r>
      <w:r w:rsidR="00AC7840">
        <w:rPr>
          <w:bCs/>
        </w:rPr>
        <w:t>s</w:t>
      </w:r>
      <w:r w:rsidR="00992379">
        <w:rPr>
          <w:bCs/>
        </w:rPr>
        <w:t xml:space="preserve">. Models assessing the exposure of ‘Any IPV’ did not include sub-type variables. </w:t>
      </w:r>
      <w:r w:rsidR="00AE57F0">
        <w:rPr>
          <w:bCs/>
        </w:rPr>
        <w:t>Analys</w:t>
      </w:r>
      <w:r w:rsidR="006D28DC">
        <w:rPr>
          <w:bCs/>
        </w:rPr>
        <w:t>e</w:t>
      </w:r>
      <w:r w:rsidR="00AE57F0">
        <w:rPr>
          <w:bCs/>
        </w:rPr>
        <w:t xml:space="preserve">s </w:t>
      </w:r>
      <w:r w:rsidR="006D28DC">
        <w:rPr>
          <w:bCs/>
        </w:rPr>
        <w:t xml:space="preserve">were </w:t>
      </w:r>
      <w:r w:rsidR="00893A20" w:rsidRPr="00716398">
        <w:rPr>
          <w:bCs/>
        </w:rPr>
        <w:t>conducted in S</w:t>
      </w:r>
      <w:r w:rsidR="00CE1B79">
        <w:rPr>
          <w:bCs/>
        </w:rPr>
        <w:t>tata</w:t>
      </w:r>
      <w:r w:rsidR="00893A20" w:rsidRPr="00716398">
        <w:rPr>
          <w:bCs/>
        </w:rPr>
        <w:t xml:space="preserve"> 1</w:t>
      </w:r>
      <w:r w:rsidR="00301B30">
        <w:rPr>
          <w:bCs/>
        </w:rPr>
        <w:t>6</w:t>
      </w:r>
      <w:r w:rsidR="00893A20" w:rsidRPr="00716398">
        <w:rPr>
          <w:bCs/>
        </w:rPr>
        <w:t>.</w:t>
      </w:r>
      <w:r w:rsidR="00AE57F0">
        <w:rPr>
          <w:bCs/>
        </w:rPr>
        <w:t xml:space="preserve"> We perform</w:t>
      </w:r>
      <w:r w:rsidR="006D28DC">
        <w:rPr>
          <w:bCs/>
        </w:rPr>
        <w:t>ed</w:t>
      </w:r>
      <w:r w:rsidR="00AE57F0">
        <w:rPr>
          <w:bCs/>
        </w:rPr>
        <w:t xml:space="preserve"> sensitivity checks to explore bias for attrition and variables with missing data and report</w:t>
      </w:r>
      <w:r w:rsidR="0008792F">
        <w:rPr>
          <w:bCs/>
        </w:rPr>
        <w:t>ed</w:t>
      </w:r>
      <w:r w:rsidR="00AE57F0">
        <w:rPr>
          <w:bCs/>
        </w:rPr>
        <w:t xml:space="preserve"> results in the supplementary appendix. </w:t>
      </w:r>
    </w:p>
    <w:p w14:paraId="3DCA43C8" w14:textId="03966D72" w:rsidR="00511226" w:rsidRDefault="00511226" w:rsidP="00B714EB"/>
    <w:p w14:paraId="3CF15381" w14:textId="3A499641" w:rsidR="00511226" w:rsidRDefault="00511226" w:rsidP="00B714EB">
      <w:pPr>
        <w:rPr>
          <w:b/>
          <w:bCs/>
        </w:rPr>
      </w:pPr>
      <w:r>
        <w:rPr>
          <w:b/>
          <w:bCs/>
        </w:rPr>
        <w:t>Results</w:t>
      </w:r>
    </w:p>
    <w:p w14:paraId="4FAEE463" w14:textId="4B10ED32" w:rsidR="00A36E74" w:rsidRDefault="002D4615" w:rsidP="00D41252">
      <w:pPr>
        <w:ind w:firstLine="720"/>
      </w:pPr>
      <w:r>
        <w:t xml:space="preserve">At baseline, the study included 1,154 pregnant women, with slight attrition throughout the following waves (at </w:t>
      </w:r>
      <w:r w:rsidR="00A4712A">
        <w:t>three</w:t>
      </w:r>
      <w:r>
        <w:t xml:space="preserve"> months n=885; </w:t>
      </w:r>
      <w:r w:rsidR="00A4712A">
        <w:t>six</w:t>
      </w:r>
      <w:r>
        <w:t xml:space="preserve"> months n=929, and 24 months n=903)</w:t>
      </w:r>
      <w:r w:rsidR="00BA665F">
        <w:t xml:space="preserve"> (see the </w:t>
      </w:r>
      <w:proofErr w:type="spellStart"/>
      <w:r w:rsidR="00BA665F" w:rsidRPr="0061322F">
        <w:rPr>
          <w:i/>
          <w:iCs/>
        </w:rPr>
        <w:t>Bachpan</w:t>
      </w:r>
      <w:proofErr w:type="spellEnd"/>
      <w:r w:rsidR="00BA665F">
        <w:t xml:space="preserve"> Cohort Profile</w:t>
      </w:r>
      <w:r w:rsidR="00B00B1F">
        <w:t xml:space="preserve"> </w:t>
      </w:r>
      <w:r w:rsidR="00BA665F">
        <w:fldChar w:fldCharType="begin"/>
      </w:r>
      <w:r w:rsidR="00E97BD4">
        <w:instrText xml:space="preserve"> ADDIN EN.CITE &lt;EndNote&gt;&lt;Cite&gt;&lt;Author&gt;Sikander&lt;/Author&gt;&lt;Year&gt;2019&lt;/Year&gt;&lt;RecNum&gt;1949&lt;/RecNum&gt;&lt;DisplayText&gt;(Sikander, Ahmad, Bates, et al., 2019)&lt;/DisplayText&gt;&lt;record&gt;&lt;rec-number&gt;1949&lt;/rec-number&gt;&lt;foreign-keys&gt;&lt;key app="EN" db-id="wp2pvd9vztarz4eaavb5t00r2svwrzvwa0tr" timestamp="1557161369"&gt;1949&lt;/key&gt;&lt;/foreign-keys&gt;&lt;ref-type name="Journal Article"&gt;17&lt;/ref-type&gt;&lt;contributors&gt;&lt;authors&gt;&lt;author&gt;Sikander, Siham&lt;/author&gt;&lt;author&gt;Ahmad, Ikhlaq&lt;/author&gt;&lt;author&gt;Bates, Lisa M&lt;/author&gt;&lt;author&gt;Gallis, John&lt;/author&gt;&lt;author&gt;Hagaman, Ashley&lt;/author&gt;&lt;author&gt;O’Donnell, Karen&lt;/author&gt;&lt;author&gt;Turner, Elizabeth Louise&lt;/author&gt;&lt;author&gt;Zaidi, Ahmed&lt;/author&gt;&lt;author&gt;Rahman, Atif&lt;/author&gt;&lt;author&gt;Maselko, Joanna&lt;/author&gt;&lt;/authors&gt;&lt;/contributors&gt;&lt;titles&gt;&lt;title&gt;Cohort Profile: Perinatal depression and child socioemotional development ; the Bachpan cohort study from rural Pakistan&lt;/title&gt;&lt;secondary-title&gt;BMJ Open&lt;/secondary-title&gt;&lt;/titles&gt;&lt;periodical&gt;&lt;full-title&gt;BMJ open&lt;/full-title&gt;&lt;/periodical&gt;&lt;pages&gt;e025644&lt;/pages&gt;&lt;volume&gt;9&lt;/volume&gt;&lt;number&gt;5&lt;/number&gt;&lt;dates&gt;&lt;year&gt;2019&lt;/year&gt;&lt;/dates&gt;&lt;urls&gt;&lt;related-urls&gt;&lt;url&gt;https://bmjopen.bmj.com/content/bmjopen/9/5/e025644.full.pdf&lt;/url&gt;&lt;/related-urls&gt;&lt;/urls&gt;&lt;electronic-resource-num&gt;10.1136/bmjopen-2018-025644&lt;/electronic-resource-num&gt;&lt;/record&gt;&lt;/Cite&gt;&lt;/EndNote&gt;</w:instrText>
      </w:r>
      <w:r w:rsidR="00BA665F">
        <w:fldChar w:fldCharType="separate"/>
      </w:r>
      <w:r w:rsidR="00E97BD4">
        <w:rPr>
          <w:noProof/>
        </w:rPr>
        <w:t>(Sikander, Ahmad, Bates, et al., 2019)</w:t>
      </w:r>
      <w:r w:rsidR="00BA665F">
        <w:fldChar w:fldCharType="end"/>
      </w:r>
      <w:r w:rsidR="00BA665F">
        <w:t xml:space="preserve"> for more information)</w:t>
      </w:r>
      <w:r>
        <w:t xml:space="preserve">. </w:t>
      </w:r>
      <w:r w:rsidR="00754E51">
        <w:t>The characteristics of participants</w:t>
      </w:r>
      <w:r w:rsidR="00E84CB9">
        <w:t xml:space="preserve">, where sampling weights </w:t>
      </w:r>
      <w:r w:rsidR="005D022D">
        <w:t xml:space="preserve">were </w:t>
      </w:r>
      <w:r w:rsidR="00E84CB9">
        <w:t xml:space="preserve">applied to adjust for oversampling depressed women, </w:t>
      </w:r>
      <w:r w:rsidR="00754E51">
        <w:t xml:space="preserve">are shown in Table 1. </w:t>
      </w:r>
      <w:r w:rsidR="0019125C">
        <w:t>Women, on average, were</w:t>
      </w:r>
      <w:r w:rsidR="00754E51">
        <w:t xml:space="preserve"> 26.</w:t>
      </w:r>
      <w:r w:rsidR="00FB741A">
        <w:t>6</w:t>
      </w:r>
      <w:r w:rsidR="00795CF6">
        <w:t xml:space="preserve"> years old</w:t>
      </w:r>
      <w:r w:rsidR="0019125C">
        <w:t xml:space="preserve"> at the time of their pregnancy</w:t>
      </w:r>
      <w:r w:rsidR="00754E51">
        <w:t xml:space="preserve"> and one-third were pregnant with their first child. More than half </w:t>
      </w:r>
      <w:r w:rsidR="0008792F">
        <w:t>received a</w:t>
      </w:r>
      <w:r w:rsidR="00754E51">
        <w:t xml:space="preserve"> secondary education or higher</w:t>
      </w:r>
      <w:r w:rsidR="00F73DF1">
        <w:t xml:space="preserve"> and</w:t>
      </w:r>
      <w:r w:rsidR="001C5C89">
        <w:t xml:space="preserve"> 12.6% lived in a nuclear household</w:t>
      </w:r>
      <w:r w:rsidR="00754E51">
        <w:t xml:space="preserve">. </w:t>
      </w:r>
      <w:r w:rsidR="00BA7746">
        <w:t xml:space="preserve">More than forty percent </w:t>
      </w:r>
      <w:r w:rsidR="00BA7746">
        <w:lastRenderedPageBreak/>
        <w:t>of</w:t>
      </w:r>
      <w:r w:rsidR="001C5C89">
        <w:t xml:space="preserve"> women reported any IPV in the past year (</w:t>
      </w:r>
      <w:r w:rsidR="00407476">
        <w:t>42.4</w:t>
      </w:r>
      <w:r w:rsidR="001C5C89">
        <w:t xml:space="preserve">% at baseline and </w:t>
      </w:r>
      <w:r w:rsidR="00407476">
        <w:t>53.9</w:t>
      </w:r>
      <w:r w:rsidR="001C5C89">
        <w:t xml:space="preserve">% at 24 months postpartum). </w:t>
      </w:r>
      <w:r w:rsidR="00E84CB9">
        <w:t>S</w:t>
      </w:r>
      <w:r w:rsidR="00F0124F">
        <w:t xml:space="preserve">uicide ideation </w:t>
      </w:r>
      <w:r w:rsidR="00754E51">
        <w:t xml:space="preserve">in the past two weeks </w:t>
      </w:r>
      <w:r w:rsidR="00F0124F">
        <w:t xml:space="preserve">was endorsed </w:t>
      </w:r>
      <w:r w:rsidR="0019125C">
        <w:t xml:space="preserve">by 12.2% of women </w:t>
      </w:r>
      <w:r w:rsidR="00F0124F">
        <w:t xml:space="preserve">during pregnancy and then </w:t>
      </w:r>
      <w:r w:rsidR="0019125C">
        <w:t xml:space="preserve">reduced to 5.6%, 5.1%, and 5.3% at </w:t>
      </w:r>
      <w:r w:rsidR="00A4712A">
        <w:t>three, six</w:t>
      </w:r>
      <w:r w:rsidR="0019125C">
        <w:t>, and 24 months postpartum (T</w:t>
      </w:r>
      <w:r w:rsidR="00F0124F">
        <w:t>able 2).</w:t>
      </w:r>
      <w:r w:rsidR="003319B9">
        <w:t xml:space="preserve"> </w:t>
      </w:r>
      <w:r w:rsidR="00D41252">
        <w:t xml:space="preserve">At some point between pregnancy and two years postpartum, 18.2% of women reported SI at least once and 5.2% reported SI two or more times. </w:t>
      </w:r>
      <w:r w:rsidR="00522D02">
        <w:t xml:space="preserve">Among women with SI, nearly 17% of women in pregnancy and 30% of women at three months postpartum did not have </w:t>
      </w:r>
      <w:r w:rsidR="00087114">
        <w:t>major depressive disorder via the SCID</w:t>
      </w:r>
      <w:r w:rsidR="00522D02">
        <w:t xml:space="preserve">. At </w:t>
      </w:r>
      <w:r w:rsidR="00FD1280">
        <w:t xml:space="preserve">six and </w:t>
      </w:r>
      <w:r w:rsidR="00522D02">
        <w:t xml:space="preserve">24 months postpartum, </w:t>
      </w:r>
      <w:r w:rsidR="008B1720">
        <w:t>approximately</w:t>
      </w:r>
      <w:r w:rsidR="00FD1280">
        <w:t xml:space="preserve"> </w:t>
      </w:r>
      <w:r w:rsidR="00522D02">
        <w:t xml:space="preserve">40% did not have </w:t>
      </w:r>
      <w:r w:rsidR="00087114">
        <w:t>major depressive disorder</w:t>
      </w:r>
      <w:r w:rsidR="00522D02">
        <w:t>.</w:t>
      </w:r>
    </w:p>
    <w:p w14:paraId="3CE87994" w14:textId="61165B6B" w:rsidR="00393652" w:rsidRDefault="00393652" w:rsidP="00B714EB"/>
    <w:p w14:paraId="63529239" w14:textId="482EACD7" w:rsidR="00D81F69" w:rsidRPr="00BF0D67" w:rsidRDefault="00BF0D67" w:rsidP="00B714EB">
      <w:pPr>
        <w:jc w:val="center"/>
        <w:rPr>
          <w:iCs/>
        </w:rPr>
      </w:pPr>
      <w:r w:rsidRPr="00BF0D67">
        <w:rPr>
          <w:iCs/>
        </w:rPr>
        <w:t>[Insert Table</w:t>
      </w:r>
      <w:r w:rsidR="00FD1EF8">
        <w:rPr>
          <w:iCs/>
        </w:rPr>
        <w:t>s 1 and</w:t>
      </w:r>
      <w:r w:rsidRPr="00BF0D67">
        <w:rPr>
          <w:iCs/>
        </w:rPr>
        <w:t xml:space="preserve"> 2 about here]</w:t>
      </w:r>
    </w:p>
    <w:p w14:paraId="31BE0F02" w14:textId="77777777" w:rsidR="00D81F69" w:rsidRDefault="00D81F69" w:rsidP="00B714EB"/>
    <w:p w14:paraId="45665E03" w14:textId="7CF4FFE1" w:rsidR="006E260E" w:rsidRDefault="006E260E" w:rsidP="00B714EB">
      <w:r>
        <w:t xml:space="preserve">In </w:t>
      </w:r>
      <w:r w:rsidR="008118E7">
        <w:t xml:space="preserve">separate </w:t>
      </w:r>
      <w:r>
        <w:t>models exploring modifiable interpersonal risk factors</w:t>
      </w:r>
      <w:r w:rsidR="00D127BF">
        <w:t xml:space="preserve"> </w:t>
      </w:r>
      <w:r>
        <w:t>(Table 3</w:t>
      </w:r>
      <w:r w:rsidR="00B22B5D">
        <w:t>, A models</w:t>
      </w:r>
      <w:r>
        <w:t xml:space="preserve">), we found that beyond </w:t>
      </w:r>
      <w:r w:rsidR="006D7082">
        <w:t>depression symptoms</w:t>
      </w:r>
      <w:r>
        <w:t xml:space="preserve">, </w:t>
      </w:r>
      <w:r w:rsidR="008118E7">
        <w:t>several</w:t>
      </w:r>
      <w:r>
        <w:t xml:space="preserve"> factors </w:t>
      </w:r>
      <w:r w:rsidR="00336D7D">
        <w:t xml:space="preserve">had </w:t>
      </w:r>
      <w:r w:rsidR="00D3493C">
        <w:t xml:space="preserve">independent </w:t>
      </w:r>
      <w:r>
        <w:t>associations with odds of endorsing SI</w:t>
      </w:r>
      <w:r w:rsidR="00596379">
        <w:t xml:space="preserve"> throughout</w:t>
      </w:r>
      <w:r w:rsidR="00034A89">
        <w:t>,</w:t>
      </w:r>
      <w:r w:rsidR="00596379">
        <w:t xml:space="preserve"> within</w:t>
      </w:r>
      <w:r w:rsidR="00034A89">
        <w:t>,</w:t>
      </w:r>
      <w:r w:rsidR="00596379">
        <w:t xml:space="preserve"> and outside the perinatal period</w:t>
      </w:r>
      <w:r>
        <w:t>. In pregnancy, physical IPV (</w:t>
      </w:r>
      <w:proofErr w:type="spellStart"/>
      <w:r>
        <w:t>aOR</w:t>
      </w:r>
      <w:proofErr w:type="spellEnd"/>
      <w:r>
        <w:t xml:space="preserve"> =</w:t>
      </w:r>
      <w:r w:rsidR="00D127BF">
        <w:t>2.50</w:t>
      </w:r>
      <w:r>
        <w:t xml:space="preserve">, </w:t>
      </w:r>
      <w:r w:rsidR="006D7082">
        <w:t>95% CI</w:t>
      </w:r>
      <w:r>
        <w:t xml:space="preserve">: </w:t>
      </w:r>
      <w:r w:rsidR="008118E7">
        <w:t>1</w:t>
      </w:r>
      <w:r w:rsidR="00D127BF">
        <w:t>.56</w:t>
      </w:r>
      <w:r w:rsidR="008118E7">
        <w:t>-</w:t>
      </w:r>
      <w:r w:rsidR="00D127BF">
        <w:t>3.99</w:t>
      </w:r>
      <w:r>
        <w:t>), any IPV (</w:t>
      </w:r>
      <w:proofErr w:type="spellStart"/>
      <w:r>
        <w:t>aOR</w:t>
      </w:r>
      <w:proofErr w:type="spellEnd"/>
      <w:r>
        <w:t>=</w:t>
      </w:r>
      <w:r w:rsidR="00D127BF">
        <w:t>1.91</w:t>
      </w:r>
      <w:r>
        <w:t xml:space="preserve">, </w:t>
      </w:r>
      <w:r w:rsidR="006D7082">
        <w:t>95% CI</w:t>
      </w:r>
      <w:r>
        <w:t>: 1.2</w:t>
      </w:r>
      <w:r w:rsidR="00D127BF">
        <w:t>8</w:t>
      </w:r>
      <w:r>
        <w:t>-2.8</w:t>
      </w:r>
      <w:r w:rsidR="00D127BF">
        <w:t>6</w:t>
      </w:r>
      <w:r>
        <w:t>), and interpersonal conflict (</w:t>
      </w:r>
      <w:proofErr w:type="spellStart"/>
      <w:r>
        <w:t>aOR</w:t>
      </w:r>
      <w:proofErr w:type="spellEnd"/>
      <w:r>
        <w:t xml:space="preserve"> =</w:t>
      </w:r>
      <w:r w:rsidR="00D127BF">
        <w:t>2.81</w:t>
      </w:r>
      <w:r>
        <w:t xml:space="preserve">, </w:t>
      </w:r>
      <w:r w:rsidR="006D7082">
        <w:t>95% CI</w:t>
      </w:r>
      <w:r>
        <w:t xml:space="preserve">: </w:t>
      </w:r>
      <w:r w:rsidR="008118E7">
        <w:t>1.8</w:t>
      </w:r>
      <w:r w:rsidR="00D127BF">
        <w:t>7</w:t>
      </w:r>
      <w:r w:rsidR="008118E7">
        <w:t>-4.</w:t>
      </w:r>
      <w:r w:rsidR="00D127BF">
        <w:t>22</w:t>
      </w:r>
      <w:r>
        <w:t xml:space="preserve">) were associated with increased likelihood of endorsing SI. </w:t>
      </w:r>
      <w:r w:rsidR="0093042D">
        <w:t>Greater s</w:t>
      </w:r>
      <w:r>
        <w:t xml:space="preserve">ocial support </w:t>
      </w:r>
      <w:r w:rsidR="00AD26B8">
        <w:t>wa</w:t>
      </w:r>
      <w:r>
        <w:t xml:space="preserve">s associated with a decreased </w:t>
      </w:r>
      <w:r w:rsidR="00DA57F7">
        <w:t xml:space="preserve">odds of SI </w:t>
      </w:r>
      <w:r>
        <w:t>(</w:t>
      </w:r>
      <w:proofErr w:type="spellStart"/>
      <w:r>
        <w:t>aOR</w:t>
      </w:r>
      <w:proofErr w:type="spellEnd"/>
      <w:r>
        <w:t xml:space="preserve"> =0.7</w:t>
      </w:r>
      <w:r w:rsidR="00D127BF">
        <w:t>2</w:t>
      </w:r>
      <w:r>
        <w:t xml:space="preserve">, </w:t>
      </w:r>
      <w:r w:rsidR="006D7082">
        <w:t>95% CI</w:t>
      </w:r>
      <w:r>
        <w:t xml:space="preserve">: </w:t>
      </w:r>
      <w:r w:rsidR="00A4712A">
        <w:t>0.6</w:t>
      </w:r>
      <w:r w:rsidR="00D127BF">
        <w:t>2</w:t>
      </w:r>
      <w:r w:rsidR="00A4712A">
        <w:t>-0.8</w:t>
      </w:r>
      <w:r w:rsidR="00D127BF">
        <w:t>4</w:t>
      </w:r>
      <w:r>
        <w:t>).</w:t>
      </w:r>
      <w:r w:rsidRPr="006E260E">
        <w:t xml:space="preserve"> </w:t>
      </w:r>
      <w:r>
        <w:t xml:space="preserve">At </w:t>
      </w:r>
      <w:r w:rsidR="006D7082">
        <w:t>three</w:t>
      </w:r>
      <w:r>
        <w:t xml:space="preserve"> months postpartum, these models demonstrate</w:t>
      </w:r>
      <w:r w:rsidR="00A97C75">
        <w:t>d</w:t>
      </w:r>
      <w:r>
        <w:t xml:space="preserve"> similar effect sizes to those in </w:t>
      </w:r>
      <w:r w:rsidR="00220B50">
        <w:t>pregnancy but</w:t>
      </w:r>
      <w:r>
        <w:t xml:space="preserve"> </w:t>
      </w:r>
      <w:r w:rsidR="00036997">
        <w:t xml:space="preserve">had </w:t>
      </w:r>
      <w:r>
        <w:t xml:space="preserve">wider confidence intervals. At six months postpartum, any IPV </w:t>
      </w:r>
      <w:r w:rsidR="001074E5">
        <w:t>wa</w:t>
      </w:r>
      <w:r>
        <w:t>s associated with a nearly three</w:t>
      </w:r>
      <w:r w:rsidR="002317FE">
        <w:t>-</w:t>
      </w:r>
      <w:r>
        <w:t xml:space="preserve">fold increase in odds of endorsing SI </w:t>
      </w:r>
      <w:r w:rsidR="0061322F">
        <w:t>(</w:t>
      </w:r>
      <w:proofErr w:type="spellStart"/>
      <w:r w:rsidR="00D127BF">
        <w:t>aOR</w:t>
      </w:r>
      <w:proofErr w:type="spellEnd"/>
      <w:r w:rsidR="00D127BF">
        <w:t xml:space="preserve">: 2.92, </w:t>
      </w:r>
      <w:r w:rsidR="0061322F">
        <w:t>95% CI: 1.4</w:t>
      </w:r>
      <w:r w:rsidR="00D127BF">
        <w:t>4</w:t>
      </w:r>
      <w:r w:rsidR="0061322F">
        <w:t>-</w:t>
      </w:r>
      <w:r w:rsidR="00D127BF">
        <w:t>5.90</w:t>
      </w:r>
      <w:r w:rsidR="0061322F">
        <w:t xml:space="preserve">) </w:t>
      </w:r>
      <w:r>
        <w:t xml:space="preserve">and isolation </w:t>
      </w:r>
      <w:r w:rsidR="00D127BF">
        <w:t xml:space="preserve">was associated with </w:t>
      </w:r>
      <w:proofErr w:type="gramStart"/>
      <w:r w:rsidR="00D127BF">
        <w:t>a</w:t>
      </w:r>
      <w:r>
        <w:t xml:space="preserve"> 2.</w:t>
      </w:r>
      <w:r w:rsidR="00D127BF">
        <w:t>05</w:t>
      </w:r>
      <w:r>
        <w:t xml:space="preserve"> odds</w:t>
      </w:r>
      <w:proofErr w:type="gramEnd"/>
      <w:r>
        <w:t xml:space="preserve"> increase (</w:t>
      </w:r>
      <w:r w:rsidR="006D7082">
        <w:t>95% CI</w:t>
      </w:r>
      <w:r>
        <w:t xml:space="preserve">: </w:t>
      </w:r>
      <w:r w:rsidR="006D7082">
        <w:t>1.0</w:t>
      </w:r>
      <w:r w:rsidR="00D127BF">
        <w:t>1</w:t>
      </w:r>
      <w:r w:rsidR="006D7082">
        <w:t>-4.</w:t>
      </w:r>
      <w:r w:rsidR="00D127BF">
        <w:t>16</w:t>
      </w:r>
      <w:r>
        <w:t>). Perceived social support remain</w:t>
      </w:r>
      <w:r w:rsidR="002815A3">
        <w:t>ed</w:t>
      </w:r>
      <w:r>
        <w:t xml:space="preserve"> robustly associated with a nearly </w:t>
      </w:r>
      <w:r w:rsidR="006D7082">
        <w:t>3</w:t>
      </w:r>
      <w:r w:rsidR="00F64D90">
        <w:t>2</w:t>
      </w:r>
      <w:r>
        <w:t>% decrease in odds of endorsing SI (</w:t>
      </w:r>
      <w:proofErr w:type="spellStart"/>
      <w:r w:rsidR="00F64D90">
        <w:t>aOR</w:t>
      </w:r>
      <w:proofErr w:type="spellEnd"/>
      <w:r w:rsidR="00F64D90">
        <w:t xml:space="preserve"> =0.68, </w:t>
      </w:r>
      <w:r w:rsidR="006D7082">
        <w:t xml:space="preserve">95% </w:t>
      </w:r>
      <w:r>
        <w:t xml:space="preserve">CI: </w:t>
      </w:r>
      <w:r w:rsidR="006D7082">
        <w:t>0.5</w:t>
      </w:r>
      <w:r w:rsidR="00D127BF">
        <w:t>4</w:t>
      </w:r>
      <w:r w:rsidR="006D7082">
        <w:t>-0.8</w:t>
      </w:r>
      <w:r w:rsidR="00D127BF">
        <w:t>6</w:t>
      </w:r>
      <w:r>
        <w:t xml:space="preserve">). Outside the perinatal window (24 months postpartum), any IPV in the past year and interpersonal conflict in the past two weeks </w:t>
      </w:r>
      <w:r w:rsidR="00E0185A">
        <w:t xml:space="preserve">were </w:t>
      </w:r>
      <w:r>
        <w:t>associated with increased odds of SI (</w:t>
      </w:r>
      <w:proofErr w:type="spellStart"/>
      <w:r>
        <w:t>aOR</w:t>
      </w:r>
      <w:proofErr w:type="spellEnd"/>
      <w:r>
        <w:t xml:space="preserve">= </w:t>
      </w:r>
      <w:r w:rsidR="008F0860">
        <w:t>2.</w:t>
      </w:r>
      <w:r w:rsidR="002F666B">
        <w:t>1</w:t>
      </w:r>
      <w:r w:rsidR="00D127BF">
        <w:t>6</w:t>
      </w:r>
      <w:r>
        <w:t xml:space="preserve">, </w:t>
      </w:r>
      <w:r w:rsidR="006D7082">
        <w:t>95% CI</w:t>
      </w:r>
      <w:r>
        <w:t xml:space="preserve">: </w:t>
      </w:r>
      <w:r w:rsidR="008F0860">
        <w:t>1.0</w:t>
      </w:r>
      <w:r w:rsidR="002F666B">
        <w:t>2</w:t>
      </w:r>
      <w:r w:rsidR="008F0860">
        <w:t>-</w:t>
      </w:r>
      <w:r w:rsidR="002F666B">
        <w:t>4.5</w:t>
      </w:r>
      <w:r w:rsidR="00D127BF">
        <w:t>7</w:t>
      </w:r>
      <w:r>
        <w:t xml:space="preserve"> and </w:t>
      </w:r>
      <w:proofErr w:type="spellStart"/>
      <w:r w:rsidR="008F0860">
        <w:t>aOR</w:t>
      </w:r>
      <w:proofErr w:type="spellEnd"/>
      <w:r w:rsidR="008F0860">
        <w:t xml:space="preserve">= </w:t>
      </w:r>
      <w:r w:rsidR="002F666B">
        <w:t>1.</w:t>
      </w:r>
      <w:r w:rsidR="00D127BF">
        <w:t>19</w:t>
      </w:r>
      <w:r w:rsidR="008F0860">
        <w:t>, 95% CI: 1.</w:t>
      </w:r>
      <w:r w:rsidR="002F666B">
        <w:t>01</w:t>
      </w:r>
      <w:r w:rsidR="008F0860">
        <w:t>-</w:t>
      </w:r>
      <w:r w:rsidR="002F666B">
        <w:t>3.</w:t>
      </w:r>
      <w:r w:rsidR="00D127BF">
        <w:t>63</w:t>
      </w:r>
      <w:r w:rsidR="008F0860">
        <w:t xml:space="preserve"> </w:t>
      </w:r>
      <w:r>
        <w:t xml:space="preserve">respectively). </w:t>
      </w:r>
      <w:r w:rsidR="00596379">
        <w:t xml:space="preserve">Social support reported </w:t>
      </w:r>
      <w:r w:rsidR="002F666B">
        <w:t>at 24 months</w:t>
      </w:r>
      <w:r w:rsidR="00596379">
        <w:t xml:space="preserve"> was also associated with a </w:t>
      </w:r>
      <w:r w:rsidR="00053805">
        <w:t>decreased</w:t>
      </w:r>
      <w:r w:rsidR="00596379">
        <w:t xml:space="preserve"> likelihood of endorsing SI (</w:t>
      </w:r>
      <w:proofErr w:type="spellStart"/>
      <w:r w:rsidR="00596379">
        <w:t>aOR</w:t>
      </w:r>
      <w:proofErr w:type="spellEnd"/>
      <w:r w:rsidR="00596379">
        <w:t xml:space="preserve">= </w:t>
      </w:r>
      <w:r w:rsidR="006D7082">
        <w:t>0.</w:t>
      </w:r>
      <w:r w:rsidR="008F0860">
        <w:t>73</w:t>
      </w:r>
      <w:r w:rsidR="00596379">
        <w:t xml:space="preserve">, </w:t>
      </w:r>
      <w:r w:rsidR="006D7082">
        <w:t>95% CI</w:t>
      </w:r>
      <w:r w:rsidR="00596379">
        <w:t xml:space="preserve">: </w:t>
      </w:r>
      <w:r w:rsidR="008F0860">
        <w:t>0.60-0.</w:t>
      </w:r>
      <w:r w:rsidR="002F666B">
        <w:t>88</w:t>
      </w:r>
      <w:r w:rsidR="00596379">
        <w:t xml:space="preserve">). </w:t>
      </w:r>
    </w:p>
    <w:p w14:paraId="77EB8958" w14:textId="43D79F4F" w:rsidR="00596379" w:rsidRDefault="00596379" w:rsidP="00B714EB"/>
    <w:p w14:paraId="42075FD5" w14:textId="6A2D56EC" w:rsidR="00DB60E4" w:rsidRDefault="00DB60E4" w:rsidP="00DB60E4">
      <w:pPr>
        <w:jc w:val="center"/>
      </w:pPr>
      <w:r>
        <w:t>[Insert Table 3 about here]</w:t>
      </w:r>
    </w:p>
    <w:p w14:paraId="686C8F92" w14:textId="77777777" w:rsidR="00DB60E4" w:rsidRDefault="00DB60E4" w:rsidP="00DB60E4">
      <w:pPr>
        <w:jc w:val="center"/>
      </w:pPr>
    </w:p>
    <w:p w14:paraId="1AF27D7D" w14:textId="2F436F68" w:rsidR="00596379" w:rsidRDefault="004A27CC" w:rsidP="00B714EB">
      <w:r>
        <w:t xml:space="preserve">Finally, all </w:t>
      </w:r>
      <w:r w:rsidR="00596379">
        <w:t>modifiable interpersonal risk factor</w:t>
      </w:r>
      <w:r w:rsidR="009D4646">
        <w:t>s</w:t>
      </w:r>
      <w:r>
        <w:t xml:space="preserve"> were examined simultaneously for</w:t>
      </w:r>
      <w:r w:rsidR="009D4646">
        <w:t xml:space="preserve"> each timepoint</w:t>
      </w:r>
      <w:r w:rsidR="00EE0AAC">
        <w:t>,</w:t>
      </w:r>
      <w:r w:rsidR="009D4646">
        <w:t xml:space="preserve"> within</w:t>
      </w:r>
      <w:r w:rsidR="00EE0AAC">
        <w:t xml:space="preserve">, </w:t>
      </w:r>
      <w:r w:rsidR="009D4646">
        <w:t>and outside the perinatal window (</w:t>
      </w:r>
      <w:r w:rsidR="00B22B5D">
        <w:t>Table 3, B models</w:t>
      </w:r>
      <w:r w:rsidR="009D4646">
        <w:t xml:space="preserve">). At all timepoints, we </w:t>
      </w:r>
      <w:r w:rsidR="003E6589">
        <w:t xml:space="preserve">found </w:t>
      </w:r>
      <w:r w:rsidR="009D4646">
        <w:t>similar associations as the prior analysis, but with some attenuation</w:t>
      </w:r>
      <w:r w:rsidR="00F64AE6">
        <w:t xml:space="preserve"> for interpersonal risk factors while the effect of social support was slightly enhanced</w:t>
      </w:r>
      <w:r w:rsidR="009D4646">
        <w:t>. Social support remain</w:t>
      </w:r>
      <w:r w:rsidR="002241DC">
        <w:t>ed</w:t>
      </w:r>
      <w:r w:rsidR="009D4646">
        <w:t xml:space="preserve"> an independent and robust protective factor of SI endorsement at </w:t>
      </w:r>
      <w:r w:rsidR="00440558">
        <w:t>each</w:t>
      </w:r>
      <w:r w:rsidR="009D4646">
        <w:t xml:space="preserve"> timepoint </w:t>
      </w:r>
      <w:r w:rsidR="00440558">
        <w:t xml:space="preserve">(pregnancy </w:t>
      </w:r>
      <w:proofErr w:type="spellStart"/>
      <w:r w:rsidR="00440558">
        <w:t>aOR</w:t>
      </w:r>
      <w:proofErr w:type="spellEnd"/>
      <w:r w:rsidR="00440558">
        <w:t xml:space="preserve">= 0.80, </w:t>
      </w:r>
      <w:r w:rsidR="00A73563">
        <w:t>95% CI</w:t>
      </w:r>
      <w:r w:rsidR="00440558">
        <w:t xml:space="preserve">: </w:t>
      </w:r>
      <w:r w:rsidR="00F64AE6">
        <w:t>0.68-0.9</w:t>
      </w:r>
      <w:r w:rsidR="00B22B5D">
        <w:t>4</w:t>
      </w:r>
      <w:r w:rsidR="00440558">
        <w:t xml:space="preserve">; six months </w:t>
      </w:r>
      <w:proofErr w:type="spellStart"/>
      <w:r w:rsidR="00440558">
        <w:t>aOR</w:t>
      </w:r>
      <w:proofErr w:type="spellEnd"/>
      <w:r w:rsidR="00440558">
        <w:t>=0.7</w:t>
      </w:r>
      <w:r w:rsidR="00B22B5D">
        <w:t>3</w:t>
      </w:r>
      <w:r w:rsidR="00440558">
        <w:t xml:space="preserve">, </w:t>
      </w:r>
      <w:r w:rsidR="00A73563">
        <w:t>95% CI</w:t>
      </w:r>
      <w:r w:rsidR="00440558">
        <w:t xml:space="preserve">: </w:t>
      </w:r>
      <w:r w:rsidR="00F64AE6">
        <w:t>0.5</w:t>
      </w:r>
      <w:r w:rsidR="00B22B5D">
        <w:t>7</w:t>
      </w:r>
      <w:r w:rsidR="00F64AE6">
        <w:t>-0.92</w:t>
      </w:r>
      <w:r w:rsidR="00440558">
        <w:t xml:space="preserve">; and 24 months </w:t>
      </w:r>
      <w:proofErr w:type="spellStart"/>
      <w:r w:rsidR="00440558">
        <w:t>aOR</w:t>
      </w:r>
      <w:proofErr w:type="spellEnd"/>
      <w:r w:rsidR="00440558">
        <w:t>=0.7</w:t>
      </w:r>
      <w:r w:rsidR="00DD4C80">
        <w:t>7</w:t>
      </w:r>
      <w:r w:rsidR="00440558">
        <w:t xml:space="preserve">, </w:t>
      </w:r>
      <w:r w:rsidR="00A73563">
        <w:t>95% CI</w:t>
      </w:r>
      <w:r w:rsidR="00440558">
        <w:t xml:space="preserve">: </w:t>
      </w:r>
      <w:r w:rsidR="00F64AE6">
        <w:t>0.6</w:t>
      </w:r>
      <w:r w:rsidR="00DD4C80">
        <w:t>3</w:t>
      </w:r>
      <w:r w:rsidR="00F64AE6">
        <w:t>-0.9</w:t>
      </w:r>
      <w:r w:rsidR="00DD4C80">
        <w:t>4</w:t>
      </w:r>
      <w:r w:rsidR="00440558">
        <w:t xml:space="preserve">) </w:t>
      </w:r>
      <w:r w:rsidR="004E6D31">
        <w:t>except for in the</w:t>
      </w:r>
      <w:r w:rsidR="009D4646">
        <w:t xml:space="preserve"> third</w:t>
      </w:r>
      <w:r w:rsidR="0030528F">
        <w:t>-</w:t>
      </w:r>
      <w:r w:rsidR="009D4646">
        <w:t>month postpartum</w:t>
      </w:r>
      <w:r w:rsidR="00440558">
        <w:t xml:space="preserve"> </w:t>
      </w:r>
      <w:r w:rsidR="004E6D31">
        <w:t xml:space="preserve">wave </w:t>
      </w:r>
      <w:r w:rsidR="00440558">
        <w:t>where the estimate</w:t>
      </w:r>
      <w:r w:rsidR="0037093F">
        <w:t xml:space="preserve">s </w:t>
      </w:r>
      <w:r w:rsidR="00C2414E">
        <w:t xml:space="preserve">were </w:t>
      </w:r>
      <w:proofErr w:type="gramStart"/>
      <w:r w:rsidR="00D6443F">
        <w:t>similar to</w:t>
      </w:r>
      <w:proofErr w:type="gramEnd"/>
      <w:r w:rsidR="00D6443F">
        <w:t xml:space="preserve"> above</w:t>
      </w:r>
      <w:r w:rsidR="00654B25">
        <w:t>,</w:t>
      </w:r>
      <w:r w:rsidR="0037093F">
        <w:t xml:space="preserve"> </w:t>
      </w:r>
      <w:r w:rsidR="00440558">
        <w:t xml:space="preserve">but </w:t>
      </w:r>
      <w:r w:rsidR="00D6443F">
        <w:t>with a wider confidence interval</w:t>
      </w:r>
      <w:r w:rsidR="00440558">
        <w:t xml:space="preserve"> (</w:t>
      </w:r>
      <w:proofErr w:type="spellStart"/>
      <w:r w:rsidR="00440558">
        <w:t>aOR</w:t>
      </w:r>
      <w:proofErr w:type="spellEnd"/>
      <w:r w:rsidR="00440558">
        <w:t>=0.7</w:t>
      </w:r>
      <w:r w:rsidR="00B22B5D">
        <w:t>5</w:t>
      </w:r>
      <w:r w:rsidR="00440558">
        <w:t xml:space="preserve">, </w:t>
      </w:r>
      <w:r w:rsidR="00A73563">
        <w:t>95% CI</w:t>
      </w:r>
      <w:r w:rsidR="00440558">
        <w:t xml:space="preserve">: </w:t>
      </w:r>
      <w:r w:rsidR="00F64AE6">
        <w:t>0.</w:t>
      </w:r>
      <w:r w:rsidR="00B22B5D">
        <w:t>55</w:t>
      </w:r>
      <w:r w:rsidR="00F64AE6">
        <w:t>-</w:t>
      </w:r>
      <w:r w:rsidR="00B22B5D">
        <w:t>1.02</w:t>
      </w:r>
      <w:r w:rsidR="00440558">
        <w:t xml:space="preserve">). In pregnancy, the </w:t>
      </w:r>
      <w:r w:rsidR="00A73563">
        <w:t>combined</w:t>
      </w:r>
      <w:r w:rsidR="00440558">
        <w:t xml:space="preserve"> model </w:t>
      </w:r>
      <w:r w:rsidR="00A73563">
        <w:t>estimate</w:t>
      </w:r>
      <w:r w:rsidR="00690D6B">
        <w:t>d</w:t>
      </w:r>
      <w:r w:rsidR="00A73563">
        <w:t xml:space="preserve"> that</w:t>
      </w:r>
      <w:r w:rsidR="00440558">
        <w:t xml:space="preserve"> interpersonal conflict </w:t>
      </w:r>
      <w:r w:rsidR="00B477D5">
        <w:t>wa</w:t>
      </w:r>
      <w:r w:rsidR="00440558">
        <w:t>s associated with 2.3</w:t>
      </w:r>
      <w:r w:rsidR="00B22B5D">
        <w:t>2</w:t>
      </w:r>
      <w:r w:rsidR="00440558">
        <w:t xml:space="preserve"> increased odds of </w:t>
      </w:r>
      <w:r>
        <w:t>endorsing</w:t>
      </w:r>
      <w:r w:rsidR="00440558">
        <w:t xml:space="preserve"> SI</w:t>
      </w:r>
      <w:r w:rsidR="00A73563">
        <w:t xml:space="preserve"> (</w:t>
      </w:r>
      <w:proofErr w:type="spellStart"/>
      <w:r w:rsidR="00536AB8">
        <w:t>aOR</w:t>
      </w:r>
      <w:proofErr w:type="spellEnd"/>
      <w:r w:rsidR="00536AB8">
        <w:t>=2.3</w:t>
      </w:r>
      <w:r w:rsidR="00B22B5D">
        <w:t>2</w:t>
      </w:r>
      <w:r w:rsidR="00536AB8">
        <w:t xml:space="preserve">, </w:t>
      </w:r>
      <w:r w:rsidR="00A73563">
        <w:t>95% CI: 1.5</w:t>
      </w:r>
      <w:r w:rsidR="00B22B5D">
        <w:t>0</w:t>
      </w:r>
      <w:r w:rsidR="00A73563">
        <w:t>-3.6</w:t>
      </w:r>
      <w:r w:rsidR="00B22B5D">
        <w:t>0</w:t>
      </w:r>
      <w:r w:rsidR="00A73563">
        <w:t>)</w:t>
      </w:r>
      <w:r w:rsidR="00440558">
        <w:t xml:space="preserve"> and physical IPV with more than twice the odds (</w:t>
      </w:r>
      <w:proofErr w:type="spellStart"/>
      <w:r w:rsidR="00440558">
        <w:t>aOR</w:t>
      </w:r>
      <w:proofErr w:type="spellEnd"/>
      <w:r w:rsidR="00440558">
        <w:t>=2.</w:t>
      </w:r>
      <w:r w:rsidR="00B22B5D">
        <w:t>1</w:t>
      </w:r>
      <w:r w:rsidR="00440558">
        <w:t xml:space="preserve">, </w:t>
      </w:r>
      <w:r w:rsidR="00A73563">
        <w:t xml:space="preserve">95% </w:t>
      </w:r>
      <w:r w:rsidR="00440558">
        <w:t xml:space="preserve">CI: </w:t>
      </w:r>
      <w:r w:rsidR="00A73563">
        <w:t>1.24-3.5</w:t>
      </w:r>
      <w:r w:rsidR="00B22B5D">
        <w:t>6</w:t>
      </w:r>
      <w:r w:rsidR="00440558">
        <w:t xml:space="preserve">). </w:t>
      </w:r>
      <w:r w:rsidR="00EE13DD">
        <w:t xml:space="preserve">At six months postpartum, </w:t>
      </w:r>
      <w:r w:rsidR="00A1753F">
        <w:t xml:space="preserve">experiencing </w:t>
      </w:r>
      <w:r w:rsidR="00EE13DD">
        <w:t>any IPV</w:t>
      </w:r>
      <w:r w:rsidR="00A1753F">
        <w:t xml:space="preserve"> </w:t>
      </w:r>
      <w:r w:rsidR="003B5AFC">
        <w:t>was</w:t>
      </w:r>
      <w:r w:rsidR="00A1753F">
        <w:t xml:space="preserve"> associated with increased odds of SI</w:t>
      </w:r>
      <w:r w:rsidR="00EE13DD">
        <w:t xml:space="preserve"> </w:t>
      </w:r>
      <w:r w:rsidR="00A1753F">
        <w:t>(</w:t>
      </w:r>
      <w:proofErr w:type="spellStart"/>
      <w:r w:rsidR="00A1753F">
        <w:t>aOR</w:t>
      </w:r>
      <w:proofErr w:type="spellEnd"/>
      <w:r w:rsidR="00A1753F">
        <w:t xml:space="preserve"> </w:t>
      </w:r>
      <w:r w:rsidR="00B22B5D">
        <w:t>2.42</w:t>
      </w:r>
      <w:r w:rsidR="00A1753F">
        <w:t>, 95% CI</w:t>
      </w:r>
      <w:r w:rsidR="00A73563">
        <w:t>: 1.</w:t>
      </w:r>
      <w:r w:rsidR="00B22B5D">
        <w:t>18</w:t>
      </w:r>
      <w:r w:rsidR="00A73563">
        <w:t>-</w:t>
      </w:r>
      <w:r w:rsidR="00B22B5D">
        <w:t>4.99</w:t>
      </w:r>
      <w:r w:rsidR="00A1753F">
        <w:t>)</w:t>
      </w:r>
      <w:r w:rsidR="00EE13DD">
        <w:t xml:space="preserve">, but </w:t>
      </w:r>
      <w:r w:rsidR="0037093F">
        <w:t xml:space="preserve">the effect of isolation </w:t>
      </w:r>
      <w:r w:rsidR="00203985">
        <w:t>wa</w:t>
      </w:r>
      <w:r w:rsidR="0037093F">
        <w:t>s attenuated</w:t>
      </w:r>
      <w:r w:rsidR="00A1753F">
        <w:t xml:space="preserve"> </w:t>
      </w:r>
      <w:r w:rsidR="00B22B5D">
        <w:t xml:space="preserve">at 24 months </w:t>
      </w:r>
      <w:r w:rsidR="00A1753F">
        <w:t>(</w:t>
      </w:r>
      <w:proofErr w:type="spellStart"/>
      <w:r w:rsidR="00A1753F">
        <w:t>aOR</w:t>
      </w:r>
      <w:proofErr w:type="spellEnd"/>
      <w:r w:rsidR="00A1753F">
        <w:t>=1.</w:t>
      </w:r>
      <w:r w:rsidR="007F4671">
        <w:t>6</w:t>
      </w:r>
      <w:r w:rsidR="00B22B5D">
        <w:t>3</w:t>
      </w:r>
      <w:r w:rsidR="00A1753F">
        <w:t>, 95% CI:</w:t>
      </w:r>
      <w:r w:rsidR="007F4671">
        <w:t>0.7</w:t>
      </w:r>
      <w:r w:rsidR="004D2B25">
        <w:t>5</w:t>
      </w:r>
      <w:r w:rsidR="007F4671">
        <w:t>-3.</w:t>
      </w:r>
      <w:r w:rsidR="004D2B25">
        <w:t>76</w:t>
      </w:r>
      <w:r w:rsidR="00A1753F">
        <w:t>)</w:t>
      </w:r>
      <w:r w:rsidR="00EE13DD">
        <w:t>. At 24 months all estimates los</w:t>
      </w:r>
      <w:r w:rsidR="00FC14BA">
        <w:t>t</w:t>
      </w:r>
      <w:r w:rsidR="00EE13DD">
        <w:t xml:space="preserve"> </w:t>
      </w:r>
      <w:r w:rsidR="00C92E33">
        <w:t>precision but</w:t>
      </w:r>
      <w:r w:rsidR="00EE13DD">
        <w:t xml:space="preserve"> remain</w:t>
      </w:r>
      <w:r w:rsidR="00FC14BA">
        <w:t>ed</w:t>
      </w:r>
      <w:r w:rsidR="00EE13DD">
        <w:t xml:space="preserve"> in the expected direction</w:t>
      </w:r>
      <w:r w:rsidR="009B3E8A">
        <w:t xml:space="preserve">. </w:t>
      </w:r>
      <w:r w:rsidR="009D4646">
        <w:t xml:space="preserve">We conducted a sensitivity analysis </w:t>
      </w:r>
      <w:r w:rsidR="001A36D0">
        <w:t>adjusted</w:t>
      </w:r>
      <w:r w:rsidR="009D4646">
        <w:t xml:space="preserve"> for </w:t>
      </w:r>
      <w:r w:rsidR="00DC5C90">
        <w:t>predictors of missingness at each follow</w:t>
      </w:r>
      <w:r w:rsidR="0030528F">
        <w:t>-</w:t>
      </w:r>
      <w:r w:rsidR="00DC5C90">
        <w:t>up wave as well as additional analyses adjust</w:t>
      </w:r>
      <w:r w:rsidR="00C92E33">
        <w:t>ed</w:t>
      </w:r>
      <w:r w:rsidR="00DC5C90">
        <w:t xml:space="preserve"> for </w:t>
      </w:r>
      <w:r w:rsidR="009D4646">
        <w:t>baseline endorsement of suicide ideation</w:t>
      </w:r>
      <w:r w:rsidR="00DC5C90">
        <w:t xml:space="preserve"> (e.g., in pregnancy)</w:t>
      </w:r>
      <w:r w:rsidR="00C92E33">
        <w:t>. R</w:t>
      </w:r>
      <w:r w:rsidR="009D4646">
        <w:t xml:space="preserve">esults remained </w:t>
      </w:r>
      <w:r w:rsidR="001A36D0">
        <w:t xml:space="preserve">substantively </w:t>
      </w:r>
      <w:r w:rsidR="009D4646">
        <w:t>the same</w:t>
      </w:r>
      <w:r w:rsidR="001A36D0">
        <w:t xml:space="preserve"> (</w:t>
      </w:r>
      <w:r w:rsidR="00BE2E32">
        <w:t>Appendix</w:t>
      </w:r>
      <w:r w:rsidR="001A36D0">
        <w:t>)</w:t>
      </w:r>
      <w:r w:rsidR="009D4646">
        <w:t xml:space="preserve">. </w:t>
      </w:r>
      <w:r w:rsidR="00596379">
        <w:t xml:space="preserve"> </w:t>
      </w:r>
    </w:p>
    <w:p w14:paraId="19B1560B" w14:textId="44125DD3" w:rsidR="006E260E" w:rsidRDefault="006E260E" w:rsidP="00B714EB"/>
    <w:p w14:paraId="1FDBA229" w14:textId="52F7F934" w:rsidR="00511226" w:rsidRPr="007B4A23" w:rsidRDefault="00511226" w:rsidP="00B714EB">
      <w:pPr>
        <w:rPr>
          <w:b/>
          <w:bCs/>
        </w:rPr>
      </w:pPr>
      <w:r w:rsidRPr="007B4A23">
        <w:rPr>
          <w:b/>
          <w:bCs/>
        </w:rPr>
        <w:t>Discussion</w:t>
      </w:r>
    </w:p>
    <w:p w14:paraId="3F03AB44" w14:textId="41115E15" w:rsidR="004B4FE2" w:rsidRDefault="002C4478" w:rsidP="00905C02">
      <w:pPr>
        <w:ind w:firstLine="720"/>
      </w:pPr>
      <w:r>
        <w:t>At some point between</w:t>
      </w:r>
      <w:r w:rsidR="00E37C29">
        <w:t xml:space="preserve"> the last trimester and two years postpartum, one of every </w:t>
      </w:r>
      <w:r w:rsidR="00126DB4">
        <w:t>five women reported suicid</w:t>
      </w:r>
      <w:r w:rsidR="00536AB8">
        <w:t>al</w:t>
      </w:r>
      <w:r w:rsidR="00126DB4">
        <w:t xml:space="preserve"> ideation in the past two weeks (19.1%). Suicide ideation endorsement </w:t>
      </w:r>
      <w:r w:rsidR="00126DB4">
        <w:lastRenderedPageBreak/>
        <w:t>was highest in the pregnancy (12.2%) followed by a steady prevalence</w:t>
      </w:r>
      <w:r w:rsidR="00407180">
        <w:t xml:space="preserve"> </w:t>
      </w:r>
      <w:r w:rsidR="00827593">
        <w:t>around</w:t>
      </w:r>
      <w:r w:rsidR="00407180">
        <w:t xml:space="preserve"> five percent</w:t>
      </w:r>
      <w:r w:rsidR="00126DB4">
        <w:t xml:space="preserve"> at three, six, and 24 months postpartum. </w:t>
      </w:r>
      <w:r w:rsidR="00C84218">
        <w:t xml:space="preserve">We </w:t>
      </w:r>
      <w:r w:rsidR="00367FC1">
        <w:t>found</w:t>
      </w:r>
      <w:r w:rsidR="00C84218">
        <w:t xml:space="preserve"> interpersonal factors such as intimate partner violence, family conflict, isolation</w:t>
      </w:r>
      <w:r w:rsidR="00372FA1">
        <w:t>, and social support</w:t>
      </w:r>
      <w:r w:rsidR="00C84218">
        <w:t xml:space="preserve"> have independent associations with suicidal ideation, beyond the presence of depression symptoms. Moreover, we find </w:t>
      </w:r>
      <w:r w:rsidR="00A243D7">
        <w:t xml:space="preserve">the </w:t>
      </w:r>
      <w:r w:rsidR="00372FA1">
        <w:t>risk and protective nature of these</w:t>
      </w:r>
      <w:r w:rsidR="00C84218">
        <w:t xml:space="preserve"> factors are sustained throughout the perinatal period and the postpartum period. Importantly, </w:t>
      </w:r>
      <w:r w:rsidR="00367FC1">
        <w:t xml:space="preserve">higher </w:t>
      </w:r>
      <w:r w:rsidR="00C84218">
        <w:t>perceived social support at any</w:t>
      </w:r>
      <w:r w:rsidR="002B2930">
        <w:t xml:space="preserve"> </w:t>
      </w:r>
      <w:r w:rsidR="00C84218">
        <w:t>time</w:t>
      </w:r>
      <w:r w:rsidR="00367FC1">
        <w:t xml:space="preserve"> inside and outside</w:t>
      </w:r>
      <w:r w:rsidR="00C84218">
        <w:t xml:space="preserve"> </w:t>
      </w:r>
      <w:r w:rsidR="00367FC1">
        <w:t>a</w:t>
      </w:r>
      <w:r w:rsidR="00C84218">
        <w:t xml:space="preserve"> mothers’ perinatal period</w:t>
      </w:r>
      <w:r w:rsidR="00367FC1">
        <w:t xml:space="preserve"> </w:t>
      </w:r>
      <w:r w:rsidR="00C84218">
        <w:t xml:space="preserve">was associated with reduced suicidal ideation. </w:t>
      </w:r>
    </w:p>
    <w:p w14:paraId="5DFC66B5" w14:textId="2BF2A845" w:rsidR="00AA747D" w:rsidRDefault="00403718" w:rsidP="002734B0">
      <w:pPr>
        <w:ind w:firstLine="720"/>
      </w:pPr>
      <w:r>
        <w:t xml:space="preserve">Previous research among pregnant women in adverse contexts has documented </w:t>
      </w:r>
      <w:r w:rsidR="006E5376">
        <w:t xml:space="preserve">a large range of </w:t>
      </w:r>
      <w:r w:rsidR="002B2930">
        <w:t xml:space="preserve">SI </w:t>
      </w:r>
      <w:r>
        <w:t>prevalence from 6% to 27.5%</w:t>
      </w:r>
      <w:r w:rsidR="003271A2">
        <w:t xml:space="preserve"> </w:t>
      </w:r>
      <w:r w:rsidR="00B427FC">
        <w:fldChar w:fldCharType="begin">
          <w:fldData xml:space="preserve">PEVuZE5vdGU+PENpdGU+PEF1dGhvcj5PbmFoPC9BdXRob3I+PFllYXI+MjAxNzwvWWVhcj48UmVj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</w:fldData>
        </w:fldChar>
      </w:r>
      <w:r w:rsidR="007D607E">
        <w:instrText xml:space="preserve"> ADDIN EN.CITE </w:instrText>
      </w:r>
      <w:r w:rsidR="007D607E">
        <w:fldChar w:fldCharType="begin">
          <w:fldData xml:space="preserve">PEVuZE5vdGU+PENpdGU+PEF1dGhvcj5PbmFoPC9BdXRob3I+PFllYXI+MjAxNzwvWWVhcj48UmVj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</w:fldData>
        </w:fldChar>
      </w:r>
      <w:r w:rsidR="007D607E">
        <w:instrText xml:space="preserve"> ADDIN EN.CITE.DATA </w:instrText>
      </w:r>
      <w:r w:rsidR="007D607E">
        <w:fldChar w:fldCharType="end"/>
      </w:r>
      <w:r w:rsidR="00B427FC">
        <w:fldChar w:fldCharType="separate"/>
      </w:r>
      <w:r w:rsidR="007D607E">
        <w:rPr>
          <w:noProof/>
        </w:rPr>
        <w:t>(Gausia et al., 2009; Huang et al., 2012; Lindahl et al., 2005; Onah et al., 2017)</w:t>
      </w:r>
      <w:r w:rsidR="00B427FC">
        <w:fldChar w:fldCharType="end"/>
      </w:r>
      <w:r>
        <w:t xml:space="preserve"> </w:t>
      </w:r>
      <w:r w:rsidR="00CD564B">
        <w:t>and the antenatal</w:t>
      </w:r>
      <w:r w:rsidR="006E5376">
        <w:t xml:space="preserve"> prevalence of 12%</w:t>
      </w:r>
      <w:r w:rsidR="00CD564B">
        <w:t xml:space="preserve"> we found in our study </w:t>
      </w:r>
      <w:r w:rsidR="006E5376">
        <w:t xml:space="preserve">is within this range. </w:t>
      </w:r>
      <w:r w:rsidR="00B427FC">
        <w:t>Among women with other health conditions, such as HIV, SI may be even higher as Rodriguez et al reported 39% of women living with HIV in South Africa expressed SI in pregnancy</w:t>
      </w:r>
      <w:r w:rsidR="003271A2">
        <w:t xml:space="preserve"> </w:t>
      </w:r>
      <w:r w:rsidR="006E5376">
        <w:fldChar w:fldCharType="begin"/>
      </w:r>
      <w:r w:rsidR="00905C02">
        <w:instrText xml:space="preserve"> ADDIN EN.CITE &lt;EndNote&gt;&lt;Cite ExcludeAuth="1"&gt;&lt;Author&gt;Rodriguez&lt;/Author&gt;&lt;Year&gt;2018&lt;/Year&gt;&lt;RecNum&gt;2952&lt;/RecNum&gt;&lt;DisplayText&gt;(2018)&lt;/DisplayText&gt;&lt;record&gt;&lt;rec-number&gt;2952&lt;/rec-number&gt;&lt;foreign-keys&gt;&lt;key app="EN" db-id="wp2pvd9vztarz4eaavb5t00r2svwrzvwa0tr" timestamp="1619555809"&gt;2952&lt;/key&gt;&lt;/foreign-keys&gt;&lt;ref-type name="Journal Article"&gt;17&lt;/ref-type&gt;&lt;contributors&gt;&lt;authors&gt;&lt;author&gt;Rodriguez, Violeta J&lt;/author&gt;&lt;author&gt;Mandell, Lissa N&lt;/author&gt;&lt;author&gt;Babayigit, Suat&lt;/author&gt;&lt;author&gt;Manohar, Rhea R&lt;/author&gt;&lt;author&gt;Weiss, Stephen M&lt;/author&gt;&lt;author&gt;Jones, Deborah L&lt;/author&gt;&lt;/authors&gt;&lt;/contributors&gt;&lt;titles&gt;&lt;title&gt;Correlates of suicidal ideation during pregnancy and postpartum among women living with HIV in rural South Africa&lt;/title&gt;&lt;secondary-title&gt;AIDS and Behavior&lt;/secondary-title&gt;&lt;/titles&gt;&lt;periodical&gt;&lt;full-title&gt;AIDS and behavior&lt;/full-title&gt;&lt;/periodical&gt;&lt;pages&gt;3188-3197&lt;/pages&gt;&lt;volume&gt;22&lt;/volume&gt;&lt;number&gt;10&lt;/number&gt;&lt;dates&gt;&lt;year&gt;2018&lt;/year&gt;&lt;/dates&gt;&lt;isbn&gt;1573-3254&lt;/isbn&gt;&lt;urls&gt;&lt;/urls&gt;&lt;/record&gt;&lt;/Cite&gt;&lt;/EndNote&gt;</w:instrText>
      </w:r>
      <w:r w:rsidR="006E5376">
        <w:fldChar w:fldCharType="separate"/>
      </w:r>
      <w:r w:rsidR="00905C02">
        <w:rPr>
          <w:noProof/>
        </w:rPr>
        <w:t>(2018)</w:t>
      </w:r>
      <w:r w:rsidR="006E5376">
        <w:fldChar w:fldCharType="end"/>
      </w:r>
      <w:r w:rsidR="003271A2">
        <w:t>.</w:t>
      </w:r>
      <w:r w:rsidR="00B427FC">
        <w:t xml:space="preserve"> </w:t>
      </w:r>
      <w:r w:rsidR="006E5376">
        <w:t xml:space="preserve">Studies examining the prevalence of SI in the postpartum period are limited and variable based on timing following childbirth, but are generally lower </w:t>
      </w:r>
      <w:r w:rsidR="00664DAB">
        <w:t xml:space="preserve">compared to pregnancy </w:t>
      </w:r>
      <w:r w:rsidR="006E5376">
        <w:t xml:space="preserve">ranging from 5.6% to 14.3% </w:t>
      </w:r>
      <w:r w:rsidR="00664DAB">
        <w:t>anywhere</w:t>
      </w:r>
      <w:r w:rsidR="006E5376">
        <w:t xml:space="preserve"> from </w:t>
      </w:r>
      <w:r w:rsidR="008D0965">
        <w:t>one</w:t>
      </w:r>
      <w:r w:rsidR="006E5376">
        <w:t xml:space="preserve"> week to six months postpartum</w:t>
      </w:r>
      <w:r w:rsidR="003271A2">
        <w:t xml:space="preserve"> </w:t>
      </w:r>
      <w:r w:rsidR="006E5376">
        <w:fldChar w:fldCharType="begin"/>
      </w:r>
      <w:r w:rsidR="00E97BD4">
        <w:instrText xml:space="preserve"> ADDIN EN.CITE &lt;EndNote&gt;&lt;Cite&gt;&lt;Author&gt;Lindahl&lt;/Author&gt;&lt;Year&gt;2005&lt;/Year&gt;&lt;RecNum&gt;1143&lt;/RecNum&gt;&lt;DisplayText&gt;(Lindahl et al., 2005)&lt;/DisplayText&gt;&lt;record&gt;&lt;rec-number&gt;1143&lt;/rec-number&gt;&lt;foreign-keys&gt;&lt;key app="EN" db-id="wp2pvd9vztarz4eaavb5t00r2svwrzvwa0tr" timestamp="1535553499"&gt;1143&lt;/key&gt;&lt;/foreign-keys&gt;&lt;ref-type name="Journal Article"&gt;17&lt;/ref-type&gt;&lt;contributors&gt;&lt;authors&gt;&lt;author&gt;Lindahl, V.&lt;/author&gt;&lt;author&gt;Pearson, J. L.&lt;/author&gt;&lt;author&gt;Colpe, L.&lt;/author&gt;&lt;/authors&gt;&lt;/contributors&gt;&lt;titles&gt;&lt;title&gt;Prevalence of suicidality during pregnancy and the postpartum&lt;/title&gt;&lt;secondary-title&gt;Archives of Women’s Mental Health&lt;/secondary-title&gt;&lt;/titles&gt;&lt;periodical&gt;&lt;full-title&gt;Archives of Women’s Mental Health&lt;/full-title&gt;&lt;/periodical&gt;&lt;pages&gt;77-87&lt;/pages&gt;&lt;volume&gt;8&lt;/volume&gt;&lt;number&gt;2&lt;/number&gt;&lt;dates&gt;&lt;year&gt;2005&lt;/year&gt;&lt;pub-dates&gt;&lt;date&gt;June 01&lt;/date&gt;&lt;/pub-dates&gt;&lt;/dates&gt;&lt;isbn&gt;1435-1102&lt;/isbn&gt;&lt;label&gt;Lindahl2005&lt;/label&gt;&lt;work-type&gt;journal article&lt;/work-type&gt;&lt;urls&gt;&lt;related-urls&gt;&lt;url&gt;https://doi.org/10.1007/s00737-005-0080-1&lt;/url&gt;&lt;url&gt;https://link.springer.com/content/pdf/10.1007/s00737-005-0080-1.pdf&lt;/url&gt;&lt;/related-urls&gt;&lt;/urls&gt;&lt;electronic-resource-num&gt;10.1007/s00737-005-0080-1&lt;/electronic-resource-num&gt;&lt;/record&gt;&lt;/Cite&gt;&lt;/EndNote&gt;</w:instrText>
      </w:r>
      <w:r w:rsidR="006E5376">
        <w:fldChar w:fldCharType="separate"/>
      </w:r>
      <w:r w:rsidR="00E97BD4">
        <w:rPr>
          <w:noProof/>
        </w:rPr>
        <w:t>(Lindahl et al., 2005)</w:t>
      </w:r>
      <w:r w:rsidR="006E5376">
        <w:fldChar w:fldCharType="end"/>
      </w:r>
      <w:r w:rsidR="00EF0BBC">
        <w:t>.</w:t>
      </w:r>
      <w:r w:rsidR="00664DAB">
        <w:t xml:space="preserve"> </w:t>
      </w:r>
      <w:r w:rsidR="006F42E6">
        <w:t xml:space="preserve">Given increased rates during pregnancy, and potential indication </w:t>
      </w:r>
      <w:r w:rsidR="000011DC">
        <w:t xml:space="preserve">of decreased </w:t>
      </w:r>
      <w:r w:rsidR="006F42E6">
        <w:t>social support amidst increased conflict and IPV</w:t>
      </w:r>
      <w:r w:rsidR="003271A2">
        <w:t xml:space="preserve"> </w:t>
      </w:r>
      <w:r w:rsidR="00077BC3">
        <w:fldChar w:fldCharType="begin"/>
      </w:r>
      <w:r w:rsidR="00E97BD4">
        <w:instrText xml:space="preserve"> ADDIN EN.CITE &lt;EndNote&gt;&lt;Cite&gt;&lt;Author&gt;Richardson&lt;/Author&gt;&lt;Year&gt;Under Review&lt;/Year&gt;&lt;RecNum&gt;3035&lt;/RecNum&gt;&lt;DisplayText&gt;(Richardson et al., Under Review)&lt;/DisplayText&gt;&lt;record&gt;&lt;rec-number&gt;3035&lt;/rec-number&gt;&lt;foreign-keys&gt;&lt;key app="EN" db-id="wp2pvd9vztarz4eaavb5t00r2svwrzvwa0tr" timestamp="1626206148"&gt;3035&lt;/key&gt;&lt;/foreign-keys&gt;&lt;ref-type name="Journal Article"&gt;17&lt;/ref-type&gt;&lt;contributors&gt;&lt;authors&gt;&lt;author&gt;Richardson, R.&lt;/author&gt;&lt;author&gt;Haight, S. C.&lt;/author&gt;&lt;author&gt;Esie, P.&lt;/author&gt;&lt;author&gt;Hagaman, A.&lt;/author&gt;&lt;author&gt;Sikander, S.&lt;/author&gt;&lt;author&gt;Maselko, J.&lt;/author&gt;&lt;author&gt;Bates, L. M. &lt;/author&gt;&lt;/authors&gt;&lt;/contributors&gt;&lt;titles&gt;&lt;title&gt;Social support and intimate partner violence in rural Pakistan: a longitudinal investigation of the bi-directional relationship.&lt;/title&gt;&lt;/titles&gt;&lt;dates&gt;&lt;year&gt;Under Review&lt;/year&gt;&lt;/dates&gt;&lt;urls&gt;&lt;/urls&gt;&lt;/record&gt;&lt;/Cite&gt;&lt;/EndNote&gt;</w:instrText>
      </w:r>
      <w:r w:rsidR="00077BC3">
        <w:fldChar w:fldCharType="separate"/>
      </w:r>
      <w:r w:rsidR="00E97BD4">
        <w:rPr>
          <w:noProof/>
        </w:rPr>
        <w:t>(Richardson et al., Under Review)</w:t>
      </w:r>
      <w:r w:rsidR="00077BC3">
        <w:fldChar w:fldCharType="end"/>
      </w:r>
      <w:r w:rsidR="006F42E6">
        <w:t xml:space="preserve">, pregnancy is an important time </w:t>
      </w:r>
      <w:r w:rsidR="000011DC">
        <w:t>for</w:t>
      </w:r>
      <w:r w:rsidR="006F42E6">
        <w:t xml:space="preserve"> intervention. Rates reduced postpartum, </w:t>
      </w:r>
      <w:r w:rsidR="007D607E">
        <w:t>though little research has</w:t>
      </w:r>
      <w:r w:rsidR="00556EB8">
        <w:t xml:space="preserve"> directly theorized why. </w:t>
      </w:r>
      <w:r w:rsidR="007D607E">
        <w:t>C</w:t>
      </w:r>
      <w:r w:rsidR="008D0965">
        <w:t xml:space="preserve">ultural practices </w:t>
      </w:r>
      <w:r w:rsidR="00556EB8">
        <w:t>may</w:t>
      </w:r>
      <w:r w:rsidR="008D0965">
        <w:t xml:space="preserve"> provide additional social, physical and emotional support for</w:t>
      </w:r>
      <w:r w:rsidR="00F53941">
        <w:t xml:space="preserve"> postpartum</w:t>
      </w:r>
      <w:r w:rsidR="008D0965">
        <w:t xml:space="preserve"> mothers</w:t>
      </w:r>
      <w:r w:rsidR="00591724">
        <w:t xml:space="preserve">, such as </w:t>
      </w:r>
      <w:proofErr w:type="spellStart"/>
      <w:r w:rsidR="00591724">
        <w:rPr>
          <w:i/>
          <w:iCs/>
        </w:rPr>
        <w:t>chilla</w:t>
      </w:r>
      <w:proofErr w:type="spellEnd"/>
      <w:r w:rsidR="003271A2">
        <w:rPr>
          <w:i/>
          <w:iCs/>
        </w:rPr>
        <w:t xml:space="preserve"> </w:t>
      </w:r>
      <w:r w:rsidR="008D0965">
        <w:fldChar w:fldCharType="begin"/>
      </w:r>
      <w:r w:rsidR="00E97BD4">
        <w:instrText xml:space="preserve"> ADDIN EN.CITE &lt;EndNote&gt;&lt;Cite&gt;&lt;Author&gt;LeMasters&lt;/Author&gt;&lt;Year&gt;2020&lt;/Year&gt;&lt;RecNum&gt;2607&lt;/RecNum&gt;&lt;DisplayText&gt;(LeMasters et al., 2020)&lt;/DisplayText&gt;&lt;record&gt;&lt;rec-number&gt;2607&lt;/rec-number&gt;&lt;foreign-keys&gt;&lt;key app="EN" db-id="wp2pvd9vztarz4eaavb5t00r2svwrzvwa0tr" timestamp="1580838796"&gt;2607&lt;/key&gt;&lt;/foreign-keys&gt;&lt;ref-type name="Journal Article"&gt;17&lt;/ref-type&gt;&lt;contributors&gt;&lt;authors&gt;&lt;author&gt;LeMasters, Katherine&lt;/author&gt;&lt;author&gt;Andrabi, Nafeesa&lt;/author&gt;&lt;author&gt;Zalla, Lauren&lt;/author&gt;&lt;author&gt;Hagaman, Ashley&lt;/author&gt;&lt;author&gt;Chung, Esther O.&lt;/author&gt;&lt;author&gt;Gallis, John A.&lt;/author&gt;&lt;author&gt;Turner, Elizabeth L.&lt;/author&gt;&lt;author&gt;Bhalotra, Sonia&lt;/author&gt;&lt;author&gt;Sikander, Siham&lt;/author&gt;&lt;author&gt;Maselko, Joanna&lt;/author&gt;&lt;/authors&gt;&lt;/contributors&gt;&lt;titles&gt;&lt;title&gt;Maternal depression in rural Pakistan: the protective associations with cultural postpartum practices&lt;/title&gt;&lt;secondary-title&gt;BMC Public Health&lt;/secondary-title&gt;&lt;/titles&gt;&lt;periodical&gt;&lt;full-title&gt;BMC Public Health&lt;/full-title&gt;&lt;abbr-1&gt;BMC public health&lt;/abbr-1&gt;&lt;/periodical&gt;&lt;pages&gt;68&lt;/pages&gt;&lt;volume&gt;20&lt;/volume&gt;&lt;number&gt;1&lt;/number&gt;&lt;dates&gt;&lt;year&gt;2020&lt;/year&gt;&lt;pub-dates&gt;&lt;date&gt;2020/01/15&lt;/date&gt;&lt;/pub-dates&gt;&lt;/dates&gt;&lt;isbn&gt;1471-2458&lt;/isbn&gt;&lt;urls&gt;&lt;related-urls&gt;&lt;url&gt;https://doi.org/10.1186/s12889-020-8176-0&lt;/url&gt;&lt;url&gt;https://www.ncbi.nlm.nih.gov/pmc/articles/PMC6964000/pdf/12889_2020_Article_8176.pdf&lt;/url&gt;&lt;/related-urls&gt;&lt;/urls&gt;&lt;electronic-resource-num&gt;10.1186/s12889-020-8176-0&lt;/electronic-resource-num&gt;&lt;/record&gt;&lt;/Cite&gt;&lt;/EndNote&gt;</w:instrText>
      </w:r>
      <w:r w:rsidR="008D0965">
        <w:fldChar w:fldCharType="separate"/>
      </w:r>
      <w:r w:rsidR="00E97BD4">
        <w:rPr>
          <w:noProof/>
        </w:rPr>
        <w:t>(LeMasters et al., 2020)</w:t>
      </w:r>
      <w:r w:rsidR="008D0965">
        <w:fldChar w:fldCharType="end"/>
      </w:r>
      <w:r w:rsidR="003271A2">
        <w:t>.</w:t>
      </w:r>
      <w:r w:rsidR="00556EB8">
        <w:t xml:space="preserve"> M</w:t>
      </w:r>
      <w:r w:rsidR="008D0965">
        <w:t>otherhood</w:t>
      </w:r>
      <w:r w:rsidR="00556EB8">
        <w:t xml:space="preserve"> may</w:t>
      </w:r>
      <w:r w:rsidR="008D0965">
        <w:t xml:space="preserve"> afford</w:t>
      </w:r>
      <w:r w:rsidR="00556EB8">
        <w:t xml:space="preserve"> </w:t>
      </w:r>
      <w:r w:rsidR="008D0965">
        <w:t xml:space="preserve">women more cultural and social </w:t>
      </w:r>
      <w:r w:rsidR="00F53941">
        <w:t>capital</w:t>
      </w:r>
      <w:r w:rsidR="00556EB8">
        <w:t xml:space="preserve"> and may elicit powerful</w:t>
      </w:r>
      <w:r w:rsidR="00EC715E">
        <w:t xml:space="preserve"> emerging/renewed</w:t>
      </w:r>
      <w:r w:rsidR="00556EB8">
        <w:t xml:space="preserve"> vocation, emotion</w:t>
      </w:r>
      <w:r w:rsidR="00EC715E">
        <w:t>s</w:t>
      </w:r>
      <w:r w:rsidR="00556EB8">
        <w:t>, and commitment to nurturing new life</w:t>
      </w:r>
      <w:r w:rsidR="00EC715E">
        <w:t>, thus increasing connectedness and belongingness</w:t>
      </w:r>
      <w:r w:rsidR="003271A2">
        <w:t xml:space="preserve"> </w:t>
      </w:r>
      <w:r w:rsidR="00F53941">
        <w:fldChar w:fldCharType="begin"/>
      </w:r>
      <w:r w:rsidR="00E97BD4">
        <w:instrText xml:space="preserve"> ADDIN EN.CITE &lt;EndNote&gt;&lt;Cite&gt;&lt;Author&gt;Crivello&lt;/Author&gt;&lt;Year&gt;2019&lt;/Year&gt;&lt;RecNum&gt;2955&lt;/RecNum&gt;&lt;DisplayText&gt;(Barlow &amp;amp; Chapin, 2010; Crivello et al., 2019)&lt;/DisplayText&gt;&lt;record&gt;&lt;rec-number&gt;2955&lt;/rec-number&gt;&lt;foreign-keys&gt;&lt;key app="EN" db-id="wp2pvd9vztarz4eaavb5t00r2svwrzvwa0tr" timestamp="1620401458"&gt;2955&lt;/key&gt;&lt;/foreign-keys&gt;&lt;ref-type name="Journal Article"&gt;17&lt;/ref-type&gt;&lt;contributors&gt;&lt;authors&gt;&lt;author&gt;Crivello, Gina&lt;/author&gt;&lt;author&gt;Boyden, Jo&lt;/author&gt;&lt;author&gt;Pankhurst, Alula&lt;/author&gt;&lt;/authors&gt;&lt;/contributors&gt;&lt;titles&gt;&lt;title&gt;‘Motherhood in childhood’: Generational change in Ethiopia&lt;/title&gt;&lt;secondary-title&gt;Feminist Encounters: A Journal of Critical Studies in Culture and Politics&lt;/secondary-title&gt;&lt;/titles&gt;&lt;periodical&gt;&lt;full-title&gt;Feminist Encounters: A Journal of Critical Studies in Culture and Politics&lt;/full-title&gt;&lt;/periodical&gt;&lt;volume&gt;3&lt;/volume&gt;&lt;number&gt;1-2&lt;/number&gt;&lt;dates&gt;&lt;year&gt;2019&lt;/year&gt;&lt;/dates&gt;&lt;isbn&gt;2542-4920&lt;/isbn&gt;&lt;urls&gt;&lt;/urls&gt;&lt;/record&gt;&lt;/Cite&gt;&lt;Cite&gt;&lt;Author&gt;Barlow&lt;/Author&gt;&lt;Year&gt;2010&lt;/Year&gt;&lt;RecNum&gt;2976&lt;/RecNum&gt;&lt;record&gt;&lt;rec-number&gt;2976&lt;/rec-number&gt;&lt;foreign-keys&gt;&lt;key app="EN" db-id="wp2pvd9vztarz4eaavb5t00r2svwrzvwa0tr" timestamp="1620677409"&gt;2976&lt;/key&gt;&lt;/foreign-keys&gt;&lt;ref-type name="Journal Article"&gt;17&lt;/ref-type&gt;&lt;contributors&gt;&lt;authors&gt;&lt;author&gt;Barlow, Kathleen&lt;/author&gt;&lt;author&gt;Chapin, Bambi L.&lt;/author&gt;&lt;/authors&gt;&lt;/contributors&gt;&lt;titles&gt;&lt;title&gt;The Practice of Mothering: An Introduction&lt;/title&gt;&lt;secondary-title&gt;Ethos&lt;/secondary-title&gt;&lt;/titles&gt;&lt;periodical&gt;&lt;full-title&gt;Ethos&lt;/full-title&gt;&lt;/periodical&gt;&lt;pages&gt;324-338&lt;/pages&gt;&lt;volume&gt;38&lt;/volume&gt;&lt;number&gt;4&lt;/number&gt;&lt;dates&gt;&lt;year&gt;2010&lt;/year&gt;&lt;/dates&gt;&lt;publisher&gt;[American Anthropological Association, Wiley]&lt;/publisher&gt;&lt;isbn&gt;00912131, 15481352&lt;/isbn&gt;&lt;urls&gt;&lt;related-urls&gt;&lt;url&gt;http://www.jstor.org/stable/40963276&lt;/url&gt;&lt;/related-urls&gt;&lt;/urls&gt;&lt;custom1&gt;Full publication date: December 2010&lt;/custom1&gt;&lt;remote-database-name&gt;JSTOR&lt;/remote-database-name&gt;&lt;access-date&gt;2021/05/10/&lt;/access-date&gt;&lt;/record&gt;&lt;/Cite&gt;&lt;/EndNote&gt;</w:instrText>
      </w:r>
      <w:r w:rsidR="00F53941">
        <w:fldChar w:fldCharType="separate"/>
      </w:r>
      <w:r w:rsidR="00E97BD4">
        <w:rPr>
          <w:noProof/>
        </w:rPr>
        <w:t>(Barlow &amp; Chapin, 2010; Crivello et al., 2019)</w:t>
      </w:r>
      <w:r w:rsidR="00F53941">
        <w:fldChar w:fldCharType="end"/>
      </w:r>
      <w:r w:rsidR="003271A2">
        <w:t>.</w:t>
      </w:r>
      <w:r w:rsidR="00556EB8">
        <w:t xml:space="preserve"> Particularly in locations with high maternal and neonatal mortality,</w:t>
      </w:r>
      <w:r w:rsidR="008D0965">
        <w:t xml:space="preserve"> </w:t>
      </w:r>
      <w:r w:rsidR="00F53941">
        <w:t>intense fear and anxiety surrounding childbirth may resolve</w:t>
      </w:r>
      <w:r w:rsidR="00115AC2">
        <w:t xml:space="preserve"> upon birth of a </w:t>
      </w:r>
      <w:r w:rsidR="00EB03F5">
        <w:t>healthy</w:t>
      </w:r>
      <w:r w:rsidR="00115AC2">
        <w:t xml:space="preserve"> child</w:t>
      </w:r>
      <w:r w:rsidR="00556EB8">
        <w:t>.</w:t>
      </w:r>
      <w:r w:rsidR="002734B0">
        <w:t xml:space="preserve"> </w:t>
      </w:r>
      <w:r w:rsidR="007D607E">
        <w:t>S</w:t>
      </w:r>
      <w:r w:rsidR="00664DAB">
        <w:t xml:space="preserve">ome women </w:t>
      </w:r>
      <w:r w:rsidR="00EB03F5">
        <w:t>continue to have</w:t>
      </w:r>
      <w:r w:rsidR="00664DAB">
        <w:t xml:space="preserve"> suicidal </w:t>
      </w:r>
      <w:r w:rsidR="00EC715E">
        <w:t>thoughts</w:t>
      </w:r>
      <w:r w:rsidR="007D607E">
        <w:t xml:space="preserve"> and others have new onset SI</w:t>
      </w:r>
      <w:r w:rsidR="008D0965">
        <w:t xml:space="preserve">. </w:t>
      </w:r>
      <w:r w:rsidR="00417FB2">
        <w:t>S</w:t>
      </w:r>
      <w:r w:rsidR="008D0965">
        <w:t>ocial and interpersonal context may shift SI</w:t>
      </w:r>
      <w:r w:rsidR="003271A2">
        <w:t xml:space="preserve"> </w:t>
      </w:r>
      <w:r w:rsidR="002734B0">
        <w:fldChar w:fldCharType="begin"/>
      </w:r>
      <w:r w:rsidR="00E97BD4">
        <w:instrText xml:space="preserve"> ADDIN EN.CITE &lt;EndNote&gt;&lt;Cite&gt;&lt;Author&gt;Van Orden&lt;/Author&gt;&lt;Year&gt;2010&lt;/Year&gt;&lt;RecNum&gt;98&lt;/RecNum&gt;&lt;DisplayText&gt;(Van Orden et al., 2010)&lt;/DisplayText&gt;&lt;record&gt;&lt;rec-number&gt;98&lt;/rec-number&gt;&lt;foreign-keys&gt;&lt;key app="EN" db-id="wp2pvd9vztarz4eaavb5t00r2svwrzvwa0tr" timestamp="1500480266"&gt;98&lt;/key&gt;&lt;/foreign-keys&gt;&lt;ref-type name="Journal Article"&gt;17&lt;/ref-type&gt;&lt;contributors&gt;&lt;authors&gt;&lt;author&gt;Van Orden, Kimberly A&lt;/author&gt;&lt;author&gt;Witte, Tracy K&lt;/author&gt;&lt;author&gt;Cukrowicz, Kelly C&lt;/author&gt;&lt;author&gt;Braithwaite, Scott R&lt;/author&gt;&lt;author&gt;Selby, Edward A&lt;/author&gt;&lt;author&gt;Joiner Jr, Thomas E&lt;/author&gt;&lt;/authors&gt;&lt;/contributors&gt;&lt;titles&gt;&lt;title&gt;The interpersonal theory of suicide&lt;/title&gt;&lt;secondary-title&gt;Psychological review&lt;/secondary-title&gt;&lt;/titles&gt;&lt;periodical&gt;&lt;full-title&gt;Psychological review&lt;/full-title&gt;&lt;/periodical&gt;&lt;pages&gt;575&lt;/pages&gt;&lt;volume&gt;117&lt;/volume&gt;&lt;number&gt;2&lt;/number&gt;&lt;dates&gt;&lt;year&gt;2010&lt;/year&gt;&lt;/dates&gt;&lt;isbn&gt;1939-1471&lt;/isbn&gt;&lt;urls&gt;&lt;/urls&gt;&lt;/record&gt;&lt;/Cite&gt;&lt;/EndNote&gt;</w:instrText>
      </w:r>
      <w:r w:rsidR="002734B0">
        <w:fldChar w:fldCharType="separate"/>
      </w:r>
      <w:r w:rsidR="00E97BD4">
        <w:rPr>
          <w:noProof/>
        </w:rPr>
        <w:t>(Van Orden et al., 2010)</w:t>
      </w:r>
      <w:r w:rsidR="002734B0">
        <w:fldChar w:fldCharType="end"/>
      </w:r>
      <w:r w:rsidR="008D0965">
        <w:t xml:space="preserve">. Therefore, the etiology and presentation of SI </w:t>
      </w:r>
      <w:r w:rsidR="00AA747D">
        <w:t xml:space="preserve">is likely dynamic </w:t>
      </w:r>
      <w:r w:rsidR="0087200E">
        <w:t>to the</w:t>
      </w:r>
      <w:r w:rsidR="00AA747D">
        <w:t xml:space="preserve"> social-contextual conditions </w:t>
      </w:r>
      <w:r w:rsidR="002175C4">
        <w:t>women find themselves in.</w:t>
      </w:r>
    </w:p>
    <w:p w14:paraId="08440598" w14:textId="5A86CD13" w:rsidR="004704C0" w:rsidRDefault="00905C02" w:rsidP="002734B0">
      <w:pPr>
        <w:ind w:firstLine="720"/>
      </w:pPr>
      <w:r>
        <w:t>IPV</w:t>
      </w:r>
      <w:r w:rsidR="002734B0">
        <w:t xml:space="preserve"> </w:t>
      </w:r>
      <w:r w:rsidR="002175C4">
        <w:t xml:space="preserve">has </w:t>
      </w:r>
      <w:r w:rsidR="002734B0">
        <w:t xml:space="preserve">consistently been associated with </w:t>
      </w:r>
      <w:r w:rsidR="0087200E">
        <w:t>SI</w:t>
      </w:r>
      <w:r w:rsidR="002734B0">
        <w:t xml:space="preserve"> among women globally</w:t>
      </w:r>
      <w:r w:rsidR="003271A2">
        <w:t xml:space="preserve"> </w:t>
      </w:r>
      <w:r w:rsidR="002734B0">
        <w:fldChar w:fldCharType="begin"/>
      </w:r>
      <w:r w:rsidR="00E97BD4">
        <w:instrText xml:space="preserve"> ADDIN EN.CITE &lt;EndNote&gt;&lt;Cite&gt;&lt;Author&gt;Devries&lt;/Author&gt;&lt;Year&gt;2011&lt;/Year&gt;&lt;RecNum&gt;391&lt;/RecNum&gt;&lt;DisplayText&gt;(Devries et al., 2011)&lt;/DisplayText&gt;&lt;record&gt;&lt;rec-number&gt;391&lt;/rec-number&gt;&lt;foreign-keys&gt;&lt;key app="EN" db-id="wp2pvd9vztarz4eaavb5t00r2svwrzvwa0tr" timestamp="1500650595"&gt;391&lt;/key&gt;&lt;/foreign-keys&gt;&lt;ref-type name="Journal Article"&gt;17&lt;/ref-type&gt;&lt;contributors&gt;&lt;authors&gt;&lt;author&gt;Devries, Karen&lt;/author&gt;&lt;author&gt;Watts, Charlotte&lt;/author&gt;&lt;author&gt;Yoshihama, Mieko&lt;/author&gt;&lt;author&gt;Kiss, Ligia&lt;/author&gt;&lt;author&gt;Schraiber, Lilia Blima&lt;/author&gt;&lt;author&gt;Deyessa, Negussie&lt;/author&gt;&lt;author&gt;Heise, Lori&lt;/author&gt;&lt;author&gt;Durand, Julia&lt;/author&gt;&lt;author&gt;Mbwambo, Jessie&lt;/author&gt;&lt;author&gt;Jansen, Henrica&lt;/author&gt;&lt;/authors&gt;&lt;/contributors&gt;&lt;titles&gt;&lt;title&gt;Violence against women is strongly associated with suicide attempts: evidence from the WHO multi-country study on women’s health and domestic violence against women&lt;/title&gt;&lt;secondary-title&gt;Social science &amp;amp; medicine&lt;/secondary-title&gt;&lt;/titles&gt;&lt;periodical&gt;&lt;full-title&gt;Social science &amp;amp; medicine&lt;/full-title&gt;&lt;/periodical&gt;&lt;pages&gt;79-86&lt;/pages&gt;&lt;volume&gt;73&lt;/volume&gt;&lt;number&gt;1&lt;/number&gt;&lt;dates&gt;&lt;year&gt;2011&lt;/year&gt;&lt;/dates&gt;&lt;isbn&gt;0277-9536&lt;/isbn&gt;&lt;urls&gt;&lt;/urls&gt;&lt;/record&gt;&lt;/Cite&gt;&lt;/EndNote&gt;</w:instrText>
      </w:r>
      <w:r w:rsidR="002734B0">
        <w:fldChar w:fldCharType="separate"/>
      </w:r>
      <w:r w:rsidR="00E97BD4">
        <w:rPr>
          <w:noProof/>
        </w:rPr>
        <w:t>(Devries et al., 2011)</w:t>
      </w:r>
      <w:r w:rsidR="002734B0">
        <w:fldChar w:fldCharType="end"/>
      </w:r>
      <w:r w:rsidR="003271A2">
        <w:t>.</w:t>
      </w:r>
      <w:r w:rsidR="002734B0">
        <w:t xml:space="preserve"> </w:t>
      </w:r>
      <w:r w:rsidR="00CA2CD7">
        <w:t>Specific</w:t>
      </w:r>
      <w:r w:rsidR="002734B0">
        <w:t xml:space="preserve"> to low-income settings, </w:t>
      </w:r>
      <w:r w:rsidR="00CA2CD7">
        <w:t xml:space="preserve">in South Africa, </w:t>
      </w:r>
      <w:proofErr w:type="spellStart"/>
      <w:r w:rsidR="00CA2CD7">
        <w:t>Onah</w:t>
      </w:r>
      <w:proofErr w:type="spellEnd"/>
      <w:r w:rsidR="00CA2CD7">
        <w:t xml:space="preserve"> et al </w:t>
      </w:r>
      <w:r w:rsidR="005F5B6D">
        <w:fldChar w:fldCharType="begin"/>
      </w:r>
      <w:r>
        <w:instrText xml:space="preserve"> ADDIN EN.CITE &lt;EndNote&gt;&lt;Cite ExcludeAuth="1"&gt;&lt;Author&gt;Onah&lt;/Author&gt;&lt;Year&gt;2017&lt;/Year&gt;&lt;RecNum&gt;1167&lt;/RecNum&gt;&lt;DisplayText&gt;(2017)&lt;/DisplayText&gt;&lt;record&gt;&lt;rec-number&gt;1167&lt;/rec-number&gt;&lt;foreign-keys&gt;&lt;key app="EN" db-id="wp2pvd9vztarz4eaavb5t00r2svwrzvwa0tr" timestamp="1538496546"&gt;1167&lt;/key&gt;&lt;/foreign-keys&gt;&lt;ref-type name="Journal Article"&gt;17&lt;/ref-type&gt;&lt;contributors&gt;&lt;authors&gt;&lt;author&gt;Onah, Michael Nnachebe&lt;/author&gt;&lt;author&gt;Field, Sally&lt;/author&gt;&lt;author&gt;Bantjes, Jason&lt;/author&gt;&lt;author&gt;Honikman, Simone&lt;/author&gt;&lt;/authors&gt;&lt;/contributors&gt;&lt;titles&gt;&lt;title&gt;Perinatal suicidal ideation and behaviour: psychiatry and adversity&lt;/title&gt;&lt;secondary-title&gt;Archives of Women&amp;apos;s Mental Health&lt;/secondary-title&gt;&lt;/titles&gt;&lt;periodical&gt;&lt;full-title&gt;Archives of Women&amp;apos;s Mental Health&lt;/full-title&gt;&lt;/periodical&gt;&lt;pages&gt;321-331&lt;/pages&gt;&lt;volume&gt;20&lt;/volume&gt;&lt;number&gt;2&lt;/number&gt;&lt;dates&gt;&lt;year&gt;2017&lt;/year&gt;&lt;pub-dates&gt;&lt;date&gt;2017/04/01&lt;/date&gt;&lt;/pub-dates&gt;&lt;/dates&gt;&lt;isbn&gt;1435-1102&lt;/isbn&gt;&lt;urls&gt;&lt;related-urls&gt;&lt;url&gt;https://doi.org/10.1007/s00737-016-0706-5&lt;/url&gt;&lt;url&gt;https://www.ncbi.nlm.nih.gov/pmc/articles/PMC5344952/pdf/737_2016_Article_706.pdf&lt;/url&gt;&lt;/related-urls&gt;&lt;/urls&gt;&lt;electronic-resource-num&gt;10.1007/s00737-016-0706-5&lt;/electronic-resource-num&gt;&lt;/record&gt;&lt;/Cite&gt;&lt;/EndNote&gt;</w:instrText>
      </w:r>
      <w:r w:rsidR="005F5B6D">
        <w:fldChar w:fldCharType="separate"/>
      </w:r>
      <w:r>
        <w:rPr>
          <w:noProof/>
        </w:rPr>
        <w:t>(2017)</w:t>
      </w:r>
      <w:r w:rsidR="005F5B6D">
        <w:fldChar w:fldCharType="end"/>
      </w:r>
      <w:r w:rsidR="005F5B6D">
        <w:t xml:space="preserve"> </w:t>
      </w:r>
      <w:r>
        <w:t>found that IPV was associated with a fourfold increase in likelihood of endorsing suicide ideation and behavior in pregnancy</w:t>
      </w:r>
      <w:r w:rsidR="00F236B4">
        <w:t xml:space="preserve">. </w:t>
      </w:r>
      <w:r w:rsidR="00CA2CD7">
        <w:t xml:space="preserve">Rodriguez et al </w:t>
      </w:r>
      <w:r w:rsidR="00CA2CD7">
        <w:fldChar w:fldCharType="begin"/>
      </w:r>
      <w:r>
        <w:instrText xml:space="preserve"> ADDIN EN.CITE &lt;EndNote&gt;&lt;Cite ExcludeAuth="1"&gt;&lt;Author&gt;Rodriguez&lt;/Author&gt;&lt;Year&gt;2018&lt;/Year&gt;&lt;RecNum&gt;2952&lt;/RecNum&gt;&lt;DisplayText&gt;(2018)&lt;/DisplayText&gt;&lt;record&gt;&lt;rec-number&gt;2952&lt;/rec-number&gt;&lt;foreign-keys&gt;&lt;key app="EN" db-id="wp2pvd9vztarz4eaavb5t00r2svwrzvwa0tr" timestamp="1619555809"&gt;2952&lt;/key&gt;&lt;/foreign-keys&gt;&lt;ref-type name="Journal Article"&gt;17&lt;/ref-type&gt;&lt;contributors&gt;&lt;authors&gt;&lt;author&gt;Rodriguez, Violeta J&lt;/author&gt;&lt;author&gt;Mandell, Lissa N&lt;/author&gt;&lt;author&gt;Babayigit, Suat&lt;/author&gt;&lt;author&gt;Manohar, Rhea R&lt;/author&gt;&lt;author&gt;Weiss, Stephen M&lt;/author&gt;&lt;author&gt;Jones, Deborah L&lt;/author&gt;&lt;/authors&gt;&lt;/contributors&gt;&lt;titles&gt;&lt;title&gt;Correlates of suicidal ideation during pregnancy and postpartum among women living with HIV in rural South Africa&lt;/title&gt;&lt;secondary-title&gt;AIDS and Behavior&lt;/secondary-title&gt;&lt;/titles&gt;&lt;periodical&gt;&lt;full-title&gt;AIDS and behavior&lt;/full-title&gt;&lt;/periodical&gt;&lt;pages&gt;3188-3197&lt;/pages&gt;&lt;volume&gt;22&lt;/volume&gt;&lt;number&gt;10&lt;/number&gt;&lt;dates&gt;&lt;year&gt;2018&lt;/year&gt;&lt;/dates&gt;&lt;isbn&gt;1573-3254&lt;/isbn&gt;&lt;urls&gt;&lt;/urls&gt;&lt;/record&gt;&lt;/Cite&gt;&lt;/EndNote&gt;</w:instrText>
      </w:r>
      <w:r w:rsidR="00CA2CD7">
        <w:fldChar w:fldCharType="separate"/>
      </w:r>
      <w:r>
        <w:rPr>
          <w:noProof/>
        </w:rPr>
        <w:t>(2018)</w:t>
      </w:r>
      <w:r w:rsidR="00CA2CD7">
        <w:fldChar w:fldCharType="end"/>
      </w:r>
      <w:r>
        <w:t xml:space="preserve"> found IPV predicted sustained suicide ideation from prenatal to postnatal assessments</w:t>
      </w:r>
      <w:r w:rsidR="003271A2">
        <w:t>.</w:t>
      </w:r>
      <w:r w:rsidR="00CA2CD7">
        <w:t xml:space="preserve"> </w:t>
      </w:r>
      <w:r w:rsidR="00AA747D">
        <w:t>In our cohort, more women endorsed experiencing IPV in pregnancy</w:t>
      </w:r>
      <w:r w:rsidR="0087200E">
        <w:t>, however,</w:t>
      </w:r>
      <w:r w:rsidR="00AA747D">
        <w:t xml:space="preserve"> rates of IPV were high across </w:t>
      </w:r>
      <w:r w:rsidR="0019208A">
        <w:t xml:space="preserve">all timepoints. </w:t>
      </w:r>
      <w:r w:rsidR="00CA2CD7">
        <w:t xml:space="preserve">This highlights the importance of relationships to </w:t>
      </w:r>
      <w:r w:rsidR="00F236B4">
        <w:t>women’s</w:t>
      </w:r>
      <w:r w:rsidR="00CA2CD7">
        <w:t xml:space="preserve"> </w:t>
      </w:r>
      <w:r w:rsidR="00B27E47">
        <w:t>psychological</w:t>
      </w:r>
      <w:r w:rsidR="00CA2CD7">
        <w:t xml:space="preserve"> health and safety</w:t>
      </w:r>
      <w:r w:rsidR="002F457C">
        <w:t>.</w:t>
      </w:r>
      <w:r w:rsidR="00CA2CD7">
        <w:t xml:space="preserve"> IPV screening and subsequent supportive interventions are essential to preventing suicidal behaviors. </w:t>
      </w:r>
      <w:r w:rsidR="00E57875">
        <w:t xml:space="preserve">Underscored by previous research highlighting its importance to not only mental health but for overall physical health and longevity, </w:t>
      </w:r>
      <w:r w:rsidR="00CA2CD7">
        <w:t>interventions must enhan</w:t>
      </w:r>
      <w:r w:rsidR="0021040B">
        <w:t>ce</w:t>
      </w:r>
      <w:r w:rsidR="00CA2CD7">
        <w:t xml:space="preserve"> </w:t>
      </w:r>
      <w:r w:rsidR="001476C2">
        <w:t>women’s</w:t>
      </w:r>
      <w:r w:rsidR="00CA2CD7">
        <w:t xml:space="preserve"> social supportive environment to provide sufficient pathways to sustained well-being. </w:t>
      </w:r>
    </w:p>
    <w:p w14:paraId="0D9FEA32" w14:textId="1C27F62A" w:rsidR="004704C0" w:rsidRDefault="00A92FC6" w:rsidP="00EB7281">
      <w:r>
        <w:tab/>
      </w:r>
      <w:r w:rsidR="00177BA6">
        <w:t>O</w:t>
      </w:r>
      <w:r>
        <w:t xml:space="preserve">ur study found social support was a robust independent factor associated with reduced likelihood of </w:t>
      </w:r>
      <w:r w:rsidR="00177BA6">
        <w:t>suicidal ideation</w:t>
      </w:r>
      <w:r>
        <w:t xml:space="preserve">. </w:t>
      </w:r>
      <w:r w:rsidR="0066064B">
        <w:t>The interpersonal theory of suicide points to the importance of ‘belonging’ or connect</w:t>
      </w:r>
      <w:r w:rsidR="00C34ED8">
        <w:t>ion</w:t>
      </w:r>
      <w:r w:rsidR="0066064B">
        <w:t xml:space="preserve"> to one’s social environment</w:t>
      </w:r>
      <w:r w:rsidR="00275224">
        <w:t>;</w:t>
      </w:r>
      <w:r w:rsidR="0066064B">
        <w:t xml:space="preserve"> and studies have confirmed the important protective role of social support</w:t>
      </w:r>
      <w:r w:rsidR="003271A2">
        <w:t xml:space="preserve"> </w:t>
      </w:r>
      <w:r w:rsidR="00275224">
        <w:fldChar w:fldCharType="begin">
          <w:fldData xml:space="preserve">PEVuZE5vdGU+PENpdGU+PEF1dGhvcj5DaHU8L0F1dGhvcj48WWVhcj4yMDE3PC9ZZWFyPjxSZWNO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</w:fldData>
        </w:fldChar>
      </w:r>
      <w:r w:rsidR="00E97BD4">
        <w:instrText xml:space="preserve"> ADDIN EN.CITE </w:instrText>
      </w:r>
      <w:r w:rsidR="00E97BD4">
        <w:fldChar w:fldCharType="begin">
          <w:fldData xml:space="preserve">PEVuZE5vdGU+PENpdGU+PEF1dGhvcj5DaHU8L0F1dGhvcj48WWVhcj4yMDE3PC9ZZWFyPjxSZWNO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</w:fldData>
        </w:fldChar>
      </w:r>
      <w:r w:rsidR="00E97BD4">
        <w:instrText xml:space="preserve"> ADDIN EN.CITE.DATA </w:instrText>
      </w:r>
      <w:r w:rsidR="00E97BD4">
        <w:fldChar w:fldCharType="end"/>
      </w:r>
      <w:r w:rsidR="00275224">
        <w:fldChar w:fldCharType="separate"/>
      </w:r>
      <w:r w:rsidR="00E97BD4">
        <w:rPr>
          <w:noProof/>
        </w:rPr>
        <w:t>(Brausch &amp; Decker, 2014; Chu et al., 2017; Van Orden et al., 2010)</w:t>
      </w:r>
      <w:r w:rsidR="00275224">
        <w:fldChar w:fldCharType="end"/>
      </w:r>
      <w:r w:rsidR="003271A2">
        <w:t>.</w:t>
      </w:r>
      <w:r w:rsidR="0066064B">
        <w:t xml:space="preserve"> </w:t>
      </w:r>
      <w:r w:rsidR="00275224">
        <w:t>Among perinatal women in low-income countries, evidence points to perceived social support in the perinatal period</w:t>
      </w:r>
      <w:r w:rsidR="00FC3C61">
        <w:t xml:space="preserve"> </w:t>
      </w:r>
      <w:r w:rsidR="008A01E3">
        <w:t>in</w:t>
      </w:r>
      <w:r w:rsidR="00FC3C61">
        <w:t xml:space="preserve"> </w:t>
      </w:r>
      <w:r w:rsidR="00D70754">
        <w:t>reduc</w:t>
      </w:r>
      <w:r w:rsidR="008A01E3">
        <w:t>ing</w:t>
      </w:r>
      <w:r w:rsidR="00D70754">
        <w:t xml:space="preserve"> depressive </w:t>
      </w:r>
      <w:r w:rsidR="008A01E3">
        <w:t>symptoms</w:t>
      </w:r>
      <w:r w:rsidR="00D70754">
        <w:t xml:space="preserve"> </w:t>
      </w:r>
      <w:r w:rsidR="008A01E3">
        <w:t>for</w:t>
      </w:r>
      <w:r w:rsidR="00D70754">
        <w:t xml:space="preserve"> </w:t>
      </w:r>
      <w:r w:rsidR="008A01E3">
        <w:t>women</w:t>
      </w:r>
      <w:r w:rsidR="00275224">
        <w:t xml:space="preserve"> </w:t>
      </w:r>
      <w:r w:rsidR="00275224">
        <w:fldChar w:fldCharType="begin">
          <w:fldData xml:space="preserve">PEVuZE5vdGU+PENpdGU+PEF1dGhvcj5aaG9uZzwvQXV0aG9yPjxZZWFyPjIwMTg8L1llYXI+PFJl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=
</w:fldData>
        </w:fldChar>
      </w:r>
      <w:r w:rsidR="00E97BD4">
        <w:instrText xml:space="preserve"> ADDIN EN.CITE </w:instrText>
      </w:r>
      <w:r w:rsidR="00E97BD4">
        <w:fldChar w:fldCharType="begin">
          <w:fldData xml:space="preserve">PEVuZE5vdGU+PENpdGU+PEF1dGhvcj5aaG9uZzwvQXV0aG9yPjxZZWFyPjIwMTg8L1llYXI+PFJl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=
</w:fldData>
        </w:fldChar>
      </w:r>
      <w:r w:rsidR="00E97BD4">
        <w:instrText xml:space="preserve"> ADDIN EN.CITE.DATA </w:instrText>
      </w:r>
      <w:r w:rsidR="00E97BD4">
        <w:fldChar w:fldCharType="end"/>
      </w:r>
      <w:r w:rsidR="00275224">
        <w:fldChar w:fldCharType="separate"/>
      </w:r>
      <w:r w:rsidR="00E97BD4">
        <w:rPr>
          <w:noProof/>
        </w:rPr>
        <w:t>(Afolabi et al., 2017; Singla et al., 2019; Zhong et al., 2018)</w:t>
      </w:r>
      <w:r w:rsidR="00275224">
        <w:fldChar w:fldCharType="end"/>
      </w:r>
      <w:r w:rsidR="003271A2">
        <w:t>.</w:t>
      </w:r>
      <w:r w:rsidR="00275224">
        <w:t xml:space="preserve"> We </w:t>
      </w:r>
      <w:r w:rsidR="00F767A4">
        <w:t xml:space="preserve">also </w:t>
      </w:r>
      <w:r w:rsidR="00275224">
        <w:t>found this in our sample of mothers in rural Pakistan</w:t>
      </w:r>
      <w:r w:rsidR="00F767A4">
        <w:t xml:space="preserve"> </w:t>
      </w:r>
      <w:r w:rsidR="00275224">
        <w:fldChar w:fldCharType="begin">
          <w:fldData xml:space="preserve">PEVuZE5vdGU+PENpdGU+PEF1dGhvcj5IYWdhbWFuPC9BdXRob3I+PFllYXI+MjAyMTwvWWVhcj48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</w:fldData>
        </w:fldChar>
      </w:r>
      <w:r w:rsidR="00E97BD4">
        <w:instrText xml:space="preserve"> ADDIN EN.CITE </w:instrText>
      </w:r>
      <w:r w:rsidR="00E97BD4">
        <w:fldChar w:fldCharType="begin">
          <w:fldData xml:space="preserve">PEVuZE5vdGU+PENpdGU+PEF1dGhvcj5IYWdhbWFuPC9BdXRob3I+PFllYXI+MjAyMTwvWWVhcj48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</w:fldData>
        </w:fldChar>
      </w:r>
      <w:r w:rsidR="00E97BD4">
        <w:instrText xml:space="preserve"> ADDIN EN.CITE.DATA </w:instrText>
      </w:r>
      <w:r w:rsidR="00E97BD4">
        <w:fldChar w:fldCharType="end"/>
      </w:r>
      <w:r w:rsidR="00275224">
        <w:fldChar w:fldCharType="separate"/>
      </w:r>
      <w:r w:rsidR="00E97BD4">
        <w:rPr>
          <w:noProof/>
        </w:rPr>
        <w:t>(Hagaman et al., 2021; LeMasters et al., 2020)</w:t>
      </w:r>
      <w:r w:rsidR="00275224">
        <w:fldChar w:fldCharType="end"/>
      </w:r>
      <w:r w:rsidR="003271A2">
        <w:t>.</w:t>
      </w:r>
      <w:r w:rsidR="00C41218">
        <w:t xml:space="preserve"> </w:t>
      </w:r>
      <w:r w:rsidR="003271A2">
        <w:t>I</w:t>
      </w:r>
      <w:r w:rsidR="00C41218">
        <w:t xml:space="preserve">n </w:t>
      </w:r>
      <w:r w:rsidR="00424B5F">
        <w:t>the</w:t>
      </w:r>
      <w:r w:rsidR="00C41218">
        <w:t xml:space="preserve"> study, </w:t>
      </w:r>
      <w:r w:rsidR="00424B5F">
        <w:t>the role of</w:t>
      </w:r>
      <w:r w:rsidR="00C41218">
        <w:t xml:space="preserve"> social support </w:t>
      </w:r>
      <w:r w:rsidR="00424B5F">
        <w:t>went</w:t>
      </w:r>
      <w:r w:rsidR="00C41218">
        <w:t xml:space="preserve"> beyond protecting </w:t>
      </w:r>
      <w:r w:rsidR="002C4478">
        <w:t>against</w:t>
      </w:r>
      <w:r w:rsidR="00C41218">
        <w:t xml:space="preserve"> depression. </w:t>
      </w:r>
      <w:r w:rsidR="00EB7281">
        <w:t xml:space="preserve">In line with our findings, South African pregnant women with increased perceived social support were less likely to report suicidal ideation and behavior. Outside of the perinatal window, other significant life events may </w:t>
      </w:r>
      <w:r w:rsidR="008B0177">
        <w:t>modify the relationship between</w:t>
      </w:r>
      <w:r w:rsidR="00EB7281">
        <w:t xml:space="preserve"> social support and suicidality. For </w:t>
      </w:r>
      <w:r w:rsidR="004B2B83">
        <w:t xml:space="preserve">widows in Nepal, social support was not </w:t>
      </w:r>
      <w:r w:rsidR="004B2B83">
        <w:lastRenderedPageBreak/>
        <w:t>associated with increased odds of SI in the past year, but the recency of her husband’s death was, suggesting isolation and social implications of widowhood were important dynamic conditions contribut</w:t>
      </w:r>
      <w:r w:rsidR="00FB6D47">
        <w:t>ing</w:t>
      </w:r>
      <w:r w:rsidR="004B2B83">
        <w:t xml:space="preserve"> to SI</w:t>
      </w:r>
      <w:r w:rsidR="003271A2">
        <w:t xml:space="preserve"> </w:t>
      </w:r>
      <w:r w:rsidR="004B2B83">
        <w:fldChar w:fldCharType="begin"/>
      </w:r>
      <w:r w:rsidR="00E97BD4">
        <w:instrText xml:space="preserve"> ADDIN EN.CITE &lt;EndNote&gt;&lt;Cite&gt;&lt;Author&gt;Garrison-Desany&lt;/Author&gt;&lt;Year&gt;2020&lt;/Year&gt;&lt;RecNum&gt;2925&lt;/RecNum&gt;&lt;DisplayText&gt;(Garrison-Desany et al., 2020)&lt;/DisplayText&gt;&lt;record&gt;&lt;rec-number&gt;2925&lt;/rec-number&gt;&lt;foreign-keys&gt;&lt;key app="EN" db-id="wp2pvd9vztarz4eaavb5t00r2svwrzvwa0tr" timestamp="1613078244"&gt;2925&lt;/key&gt;&lt;/foreign-keys&gt;&lt;ref-type name="Journal Article"&gt;17&lt;/ref-type&gt;&lt;contributors&gt;&lt;authors&gt;&lt;author&gt;Garrison-Desany, H. M.&lt;/author&gt;&lt;author&gt;Lasater, M. E.&lt;/author&gt;&lt;author&gt;Luitel, N. P.&lt;/author&gt;&lt;author&gt;Rimal, D.&lt;/author&gt;&lt;author&gt;Pun, D.&lt;/author&gt;&lt;author&gt;Shrestha, S.&lt;/author&gt;&lt;author&gt;Tol, W.&lt;/author&gt;&lt;author&gt;Surkan, P. J.&lt;/author&gt;&lt;/authors&gt;&lt;/contributors&gt;&lt;titles&gt;&lt;title&gt;Suicidal ideation among Nepali widows: an exploratory study of risk factors and comorbid psychosocial problems&lt;/title&gt;&lt;secondary-title&gt;Social Psychiatry and Psychiatric Epidemiology&lt;/secondary-title&gt;&lt;/titles&gt;&lt;periodical&gt;&lt;full-title&gt;Soc Psychiatry Psychiatr Epidemiol&lt;/full-title&gt;&lt;abbr-1&gt;Social psychiatry and psychiatric epidemiology&lt;/abbr-1&gt;&lt;/periodical&gt;&lt;pages&gt;1535-1545&lt;/pages&gt;&lt;volume&gt;55&lt;/volume&gt;&lt;number&gt;11&lt;/number&gt;&lt;dates&gt;&lt;year&gt;2020&lt;/year&gt;&lt;pub-dates&gt;&lt;date&gt;2020/11/01&lt;/date&gt;&lt;/pub-dates&gt;&lt;/dates&gt;&lt;isbn&gt;1433-9285&lt;/isbn&gt;&lt;urls&gt;&lt;related-urls&gt;&lt;url&gt;https://doi.org/10.1007/s00127-020-01932-7&lt;/url&gt;&lt;/related-urls&gt;&lt;/urls&gt;&lt;electronic-resource-num&gt;10.1007/s00127-020-01932-7&lt;/electronic-resource-num&gt;&lt;/record&gt;&lt;/Cite&gt;&lt;/EndNote&gt;</w:instrText>
      </w:r>
      <w:r w:rsidR="004B2B83">
        <w:fldChar w:fldCharType="separate"/>
      </w:r>
      <w:r w:rsidR="00E97BD4">
        <w:rPr>
          <w:noProof/>
        </w:rPr>
        <w:t>(Garrison-Desany et al., 2020)</w:t>
      </w:r>
      <w:r w:rsidR="004B2B83">
        <w:fldChar w:fldCharType="end"/>
      </w:r>
      <w:r w:rsidR="003271A2">
        <w:t>.</w:t>
      </w:r>
      <w:r w:rsidR="004B2B83">
        <w:t xml:space="preserve"> The large time window, however, limits our understanding of how events overlap and impact suicide ideation. </w:t>
      </w:r>
      <w:r w:rsidR="00466CC6">
        <w:t>Qualitative work in India and Nepal highlights the powerful salience of interpersonal context on suicidal thoughts and actions. In Nepal, young women in rural areas were at heightened risk, particularly as they moved from their maternal home into the homes of their husbands</w:t>
      </w:r>
      <w:r w:rsidR="003271A2">
        <w:t xml:space="preserve"> </w:t>
      </w:r>
      <w:r w:rsidR="004F43E4">
        <w:fldChar w:fldCharType="begin"/>
      </w:r>
      <w:r w:rsidR="00E97BD4">
        <w:instrText xml:space="preserve"> ADDIN EN.CITE &lt;EndNote&gt;&lt;Cite&gt;&lt;Author&gt;Hagaman&lt;/Author&gt;&lt;Year&gt;2018&lt;/Year&gt;&lt;RecNum&gt;1087&lt;/RecNum&gt;&lt;DisplayText&gt;(Hagaman et al., 2018)&lt;/DisplayText&gt;&lt;record&gt;&lt;rec-number&gt;1087&lt;/rec-number&gt;&lt;foreign-keys&gt;&lt;key app="EN" db-id="wp2pvd9vztarz4eaavb5t00r2svwrzvwa0tr" timestamp="1535123426"&gt;1087&lt;/key&gt;&lt;/foreign-keys&gt;&lt;ref-type name="Journal Article"&gt;17&lt;/ref-type&gt;&lt;contributors&gt;&lt;authors&gt;&lt;author&gt;Hagaman, Ashley K.&lt;/author&gt;&lt;author&gt;Khadka, Seema&lt;/author&gt;&lt;author&gt;Wutich, Amber&lt;/author&gt;&lt;author&gt;Lohani, Shyam&lt;/author&gt;&lt;author&gt;Kohrt, Brandon A.&lt;/author&gt;&lt;/authors&gt;&lt;/contributors&gt;&lt;titles&gt;&lt;title&gt;Suicide in Nepal: Qualitative Findings from a Modified Case-Series Psychological Autopsy Investigation of Suicide Deaths&lt;/title&gt;&lt;secondary-title&gt;Culture, Medicine, and Psychiatry&lt;/secondary-title&gt;&lt;/titles&gt;&lt;periodical&gt;&lt;full-title&gt;Culture, Medicine, and Psychiatry&lt;/full-title&gt;&lt;/periodical&gt;&lt;pages&gt;704-734&lt;/pages&gt;&lt;volume&gt;42&lt;/volume&gt;&lt;number&gt;3&lt;/number&gt;&lt;dates&gt;&lt;year&gt;2018&lt;/year&gt;&lt;pub-dates&gt;&lt;date&gt;September 01&lt;/date&gt;&lt;/pub-dates&gt;&lt;/dates&gt;&lt;isbn&gt;1573-076X&lt;/isbn&gt;&lt;label&gt;Hagaman2018&lt;/label&gt;&lt;work-type&gt;journal article&lt;/work-type&gt;&lt;urls&gt;&lt;related-urls&gt;&lt;url&gt;https://doi.org/10.1007/s11013-018-9585-8&lt;/url&gt;&lt;/related-urls&gt;&lt;/urls&gt;&lt;electronic-resource-num&gt;10.1007/s11013-018-9585-8&lt;/electronic-resource-num&gt;&lt;/record&gt;&lt;/Cite&gt;&lt;/EndNote&gt;</w:instrText>
      </w:r>
      <w:r w:rsidR="004F43E4">
        <w:fldChar w:fldCharType="separate"/>
      </w:r>
      <w:r w:rsidR="00E97BD4">
        <w:rPr>
          <w:noProof/>
        </w:rPr>
        <w:t>(Hagaman et al., 2018)</w:t>
      </w:r>
      <w:r w:rsidR="004F43E4">
        <w:fldChar w:fldCharType="end"/>
      </w:r>
      <w:r w:rsidR="00466CC6">
        <w:t xml:space="preserve">. In India, youth describe suicidal behavior as a </w:t>
      </w:r>
      <w:r w:rsidR="00BE2E32">
        <w:t xml:space="preserve">response to </w:t>
      </w:r>
      <w:r w:rsidR="00466CC6">
        <w:t>volatile family and intimate relationships</w:t>
      </w:r>
      <w:r w:rsidR="003271A2">
        <w:t xml:space="preserve"> </w:t>
      </w:r>
      <w:r w:rsidR="004F43E4">
        <w:fldChar w:fldCharType="begin"/>
      </w:r>
      <w:r w:rsidR="00E97BD4">
        <w:instrText xml:space="preserve"> ADDIN EN.CITE &lt;EndNote&gt;&lt;Cite&gt;&lt;Author&gt;Aggarwal&lt;/Author&gt;&lt;Year&gt;2020&lt;/Year&gt;&lt;RecNum&gt;2946&lt;/RecNum&gt;&lt;DisplayText&gt;(Aggarwal et al., 2020)&lt;/DisplayText&gt;&lt;record&gt;&lt;rec-number&gt;2946&lt;/rec-number&gt;&lt;foreign-keys&gt;&lt;key app="EN" db-id="wp2pvd9vztarz4eaavb5t00r2svwrzvwa0tr" timestamp="1617308712"&gt;2946&lt;/key&gt;&lt;/foreign-keys&gt;&lt;ref-type name="Journal Article"&gt;17&lt;/ref-type&gt;&lt;contributors&gt;&lt;authors&gt;&lt;author&gt;Aggarwal, Shilpa&lt;/author&gt;&lt;author&gt;Patton, George&lt;/author&gt;&lt;author&gt;Bahl, Deepika&lt;/author&gt;&lt;author&gt;Shah, Nilesh&lt;/author&gt;&lt;author&gt;Berk, Michael&lt;/author&gt;&lt;author&gt;Patel, Vikram&lt;/author&gt;&lt;/authors&gt;&lt;/contributors&gt;&lt;titles&gt;&lt;title&gt;Explanatory style in youth self-harm: an Indian qualitative study to inform intervention design&lt;/title&gt;&lt;secondary-title&gt;Evidence-based mental health&lt;/secondary-title&gt;&lt;alt-title&gt;Evid Based Ment Health&lt;/alt-title&gt;&lt;/titles&gt;&lt;periodical&gt;&lt;full-title&gt;Evidence-based mental health&lt;/full-title&gt;&lt;abbr-1&gt;Evid Based Ment Health&lt;/abbr-1&gt;&lt;/periodical&gt;&lt;alt-periodical&gt;&lt;full-title&gt;Evidence-based mental health&lt;/full-title&gt;&lt;abbr-1&gt;Evid Based Ment Health&lt;/abbr-1&gt;&lt;/alt-periodical&gt;&lt;pages&gt;100-106&lt;/pages&gt;&lt;volume&gt;23&lt;/volume&gt;&lt;number&gt;3&lt;/number&gt;&lt;edition&gt;2020/07/10&lt;/edition&gt;&lt;keywords&gt;&lt;keyword&gt;suicide &amp;amp; self-harm&lt;/keyword&gt;&lt;/keywords&gt;&lt;dates&gt;&lt;year&gt;2020&lt;/year&gt;&lt;/dates&gt;&lt;isbn&gt;1468-960X&amp;#xD;1362-0347&lt;/isbn&gt;&lt;accession-num&gt;32651178&lt;/accession-num&gt;&lt;urls&gt;&lt;related-urls&gt;&lt;url&gt;https://pubmed.ncbi.nlm.nih.gov/32651178&lt;/url&gt;&lt;url&gt;https://www.ncbi.nlm.nih.gov/pmc/articles/PMC7116239/&lt;/url&gt;&lt;/related-urls&gt;&lt;/urls&gt;&lt;electronic-resource-num&gt;10.1136/ebmental-2020-300159&lt;/electronic-resource-num&gt;&lt;remote-database-name&gt;PubMed&lt;/remote-database-name&gt;&lt;language&gt;eng&lt;/language&gt;&lt;/record&gt;&lt;/Cite&gt;&lt;/EndNote&gt;</w:instrText>
      </w:r>
      <w:r w:rsidR="004F43E4">
        <w:fldChar w:fldCharType="separate"/>
      </w:r>
      <w:r w:rsidR="00E97BD4">
        <w:rPr>
          <w:noProof/>
        </w:rPr>
        <w:t>(Aggarwal et al., 2020)</w:t>
      </w:r>
      <w:r w:rsidR="004F43E4">
        <w:fldChar w:fldCharType="end"/>
      </w:r>
      <w:r w:rsidR="00466CC6">
        <w:t xml:space="preserve">. </w:t>
      </w:r>
      <w:r w:rsidR="004F43E4">
        <w:t>T</w:t>
      </w:r>
      <w:r w:rsidR="00466CC6">
        <w:t>his</w:t>
      </w:r>
      <w:r w:rsidR="00F767A4">
        <w:t xml:space="preserve"> was</w:t>
      </w:r>
      <w:r w:rsidR="00466CC6">
        <w:t xml:space="preserve"> documented in other similar settings across South Asia</w:t>
      </w:r>
      <w:r w:rsidR="003271A2">
        <w:t xml:space="preserve"> </w:t>
      </w:r>
      <w:r w:rsidR="00466CC6">
        <w:fldChar w:fldCharType="begin"/>
      </w:r>
      <w:r w:rsidR="00E97BD4">
        <w:instrText xml:space="preserve"> ADDIN EN.CITE &lt;EndNote&gt;&lt;Cite&gt;&lt;Author&gt;Vijayakumar&lt;/Author&gt;&lt;Year&gt;2016&lt;/Year&gt;&lt;RecNum&gt;2263&lt;/RecNum&gt;&lt;DisplayText&gt;(Vijayakumar, 2016; Vijayakumar &amp;amp; Phillips, 2016)&lt;/DisplayText&gt;&lt;record&gt;&lt;rec-number&gt;2263&lt;/rec-number&gt;&lt;foreign-keys&gt;&lt;key app="EN" db-id="wp2pvd9vztarz4eaavb5t00r2svwrzvwa0tr" timestamp="1573507222"&gt;2263&lt;/key&gt;&lt;/foreign-keys&gt;&lt;ref-type name="Journal Article"&gt;17&lt;/ref-type&gt;&lt;contributors&gt;&lt;authors&gt;&lt;author&gt;Vijayakumar, Lakshmi&lt;/author&gt;&lt;/authors&gt;&lt;/contributors&gt;&lt;titles&gt;&lt;title&gt;Suicide prevention: Beyond mental disorder&lt;/title&gt;&lt;secondary-title&gt;Indian journal of psychological medicine&lt;/secondary-title&gt;&lt;/titles&gt;&lt;periodical&gt;&lt;full-title&gt;Indian Journal of Psychological Medicine&lt;/full-title&gt;&lt;/periodical&gt;&lt;pages&gt;514&lt;/pages&gt;&lt;volume&gt;38&lt;/volume&gt;&lt;number&gt;6&lt;/number&gt;&lt;dates&gt;&lt;year&gt;2016&lt;/year&gt;&lt;/dates&gt;&lt;urls&gt;&lt;/urls&gt;&lt;/record&gt;&lt;/Cite&gt;&lt;Cite&gt;&lt;Author&gt;Vijayakumar&lt;/Author&gt;&lt;Year&gt;2016&lt;/Year&gt;&lt;RecNum&gt;66&lt;/RecNum&gt;&lt;record&gt;&lt;rec-number&gt;66&lt;/rec-number&gt;&lt;foreign-keys&gt;&lt;key app="EN" db-id="wp2pvd9vztarz4eaavb5t00r2svwrzvwa0tr" timestamp="1500480265"&gt;66&lt;/key&gt;&lt;/foreign-keys&gt;&lt;ref-type name="Book Section"&gt;5&lt;/ref-type&gt;&lt;contributors&gt;&lt;authors&gt;&lt;author&gt;Vijayakumar, Laksmi&lt;/author&gt;&lt;author&gt;Phillips, Michael&lt;/author&gt;&lt;/authors&gt;&lt;tertiary-authors&gt;&lt;author&gt;O’Connor RC, Pirkis J (eds)&lt;/author&gt;&lt;/tertiary-authors&gt;&lt;/contributors&gt;&lt;titles&gt;&lt;title&gt;Suicide prevention in low- and middle-income countries. &lt;/title&gt;&lt;secondary-title&gt;The International Handbook of Suicide Prevention (2nd Ed.)&lt;/secondary-title&gt;&lt;/titles&gt;&lt;pages&gt;507-523.&lt;/pages&gt;&lt;dates&gt;&lt;year&gt;2016&lt;/year&gt;&lt;/dates&gt;&lt;pub-location&gt;Hoboken, NJ&lt;/pub-location&gt;&lt;publisher&gt;Wiley &amp;amp; Sons&lt;/publisher&gt;&lt;urls&gt;&lt;/urls&gt;&lt;/record&gt;&lt;/Cite&gt;&lt;/EndNote&gt;</w:instrText>
      </w:r>
      <w:r w:rsidR="00466CC6">
        <w:fldChar w:fldCharType="separate"/>
      </w:r>
      <w:r w:rsidR="00E97BD4">
        <w:rPr>
          <w:noProof/>
        </w:rPr>
        <w:t>(Vijayakumar, 2016; Vijayakumar &amp; Phillips, 2016)</w:t>
      </w:r>
      <w:r w:rsidR="00466CC6">
        <w:fldChar w:fldCharType="end"/>
      </w:r>
      <w:r w:rsidR="00466CC6">
        <w:t xml:space="preserve"> including Sri Lanka</w:t>
      </w:r>
      <w:r w:rsidR="003271A2">
        <w:t xml:space="preserve"> </w:t>
      </w:r>
      <w:r w:rsidR="00466CC6">
        <w:fldChar w:fldCharType="begin"/>
      </w:r>
      <w:r w:rsidR="00E97BD4">
        <w:instrText xml:space="preserve"> ADDIN EN.CITE &lt;EndNote&gt;&lt;Cite&gt;&lt;Author&gt;Widger&lt;/Author&gt;&lt;Year&gt;2015&lt;/Year&gt;&lt;RecNum&gt;77&lt;/RecNum&gt;&lt;DisplayText&gt;(Widger, 2015)&lt;/DisplayText&gt;&lt;record&gt;&lt;rec-number&gt;77&lt;/rec-number&gt;&lt;foreign-keys&gt;&lt;key app="EN" db-id="wp2pvd9vztarz4eaavb5t00r2svwrzvwa0tr" timestamp="1500480265"&gt;77&lt;/key&gt;&lt;/foreign-keys&gt;&lt;ref-type name="Book"&gt;6&lt;/ref-type&gt;&lt;contributors&gt;&lt;authors&gt;&lt;author&gt;Widger, Tom&lt;/author&gt;&lt;/authors&gt;&lt;/contributors&gt;&lt;titles&gt;&lt;title&gt;Suicide in Sri Lanka: The Anthropology of an Epidemic&lt;/title&gt;&lt;/titles&gt;&lt;dates&gt;&lt;year&gt;2015&lt;/year&gt;&lt;/dates&gt;&lt;publisher&gt;Routledge&lt;/publisher&gt;&lt;isbn&gt;1317589939&lt;/isbn&gt;&lt;urls&gt;&lt;/urls&gt;&lt;/record&gt;&lt;/Cite&gt;&lt;/EndNote&gt;</w:instrText>
      </w:r>
      <w:r w:rsidR="00466CC6">
        <w:fldChar w:fldCharType="separate"/>
      </w:r>
      <w:r w:rsidR="00E97BD4">
        <w:rPr>
          <w:noProof/>
        </w:rPr>
        <w:t>(Widger, 2015)</w:t>
      </w:r>
      <w:r w:rsidR="00466CC6">
        <w:fldChar w:fldCharType="end"/>
      </w:r>
      <w:r w:rsidR="00466CC6">
        <w:t>, Bangl</w:t>
      </w:r>
      <w:r w:rsidR="00952C7B">
        <w:t>a</w:t>
      </w:r>
      <w:r w:rsidR="00466CC6">
        <w:t>desh</w:t>
      </w:r>
      <w:r w:rsidR="003271A2">
        <w:t xml:space="preserve"> </w:t>
      </w:r>
      <w:r w:rsidR="00466CC6">
        <w:fldChar w:fldCharType="begin">
          <w:fldData xml:space="preserve">PEVuZE5vdGU+PENpdGU+PEF1dGhvcj5FZGhib3JnPC9BdXRob3I+PFllYXI+MjAxNTwvWWVhcj48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</w:fldData>
        </w:fldChar>
      </w:r>
      <w:r w:rsidR="00E97BD4">
        <w:instrText xml:space="preserve"> ADDIN EN.CITE </w:instrText>
      </w:r>
      <w:r w:rsidR="00E97BD4">
        <w:fldChar w:fldCharType="begin">
          <w:fldData xml:space="preserve">PEVuZE5vdGU+PENpdGU+PEF1dGhvcj5FZGhib3JnPC9BdXRob3I+PFllYXI+MjAxNTwvWWVhcj48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</w:fldData>
        </w:fldChar>
      </w:r>
      <w:r w:rsidR="00E97BD4">
        <w:instrText xml:space="preserve"> ADDIN EN.CITE.DATA </w:instrText>
      </w:r>
      <w:r w:rsidR="00E97BD4">
        <w:fldChar w:fldCharType="end"/>
      </w:r>
      <w:r w:rsidR="00466CC6">
        <w:fldChar w:fldCharType="separate"/>
      </w:r>
      <w:r w:rsidR="00E97BD4">
        <w:rPr>
          <w:noProof/>
        </w:rPr>
        <w:t>(Canetto, 2008, 2015; Edhborg et al., 2015; Gausia et al., 2009)</w:t>
      </w:r>
      <w:r w:rsidR="00466CC6">
        <w:fldChar w:fldCharType="end"/>
      </w:r>
      <w:r w:rsidR="00466CC6">
        <w:t xml:space="preserve">, </w:t>
      </w:r>
      <w:r w:rsidR="003271A2">
        <w:t xml:space="preserve">and </w:t>
      </w:r>
      <w:r w:rsidR="00525578">
        <w:t>India</w:t>
      </w:r>
      <w:r w:rsidR="003271A2">
        <w:t xml:space="preserve"> </w:t>
      </w:r>
      <w:r w:rsidR="00525578">
        <w:fldChar w:fldCharType="begin">
          <w:fldData xml:space="preserve">PEVuZE5vdGU+PENpdGU+PEF1dGhvcj5BZ2dhcndhbDwvQXV0aG9yPjxZZWFyPjIwMjA8L1llYXI+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</w:fldData>
        </w:fldChar>
      </w:r>
      <w:r w:rsidR="00E97BD4">
        <w:instrText xml:space="preserve"> ADDIN EN.CITE </w:instrText>
      </w:r>
      <w:r w:rsidR="00E97BD4">
        <w:fldChar w:fldCharType="begin">
          <w:fldData xml:space="preserve">PEVuZE5vdGU+PENpdGU+PEF1dGhvcj5BZ2dhcndhbDwvQXV0aG9yPjxZZWFyPjIwMjA8L1llYXI+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</w:fldData>
        </w:fldChar>
      </w:r>
      <w:r w:rsidR="00E97BD4">
        <w:instrText xml:space="preserve"> ADDIN EN.CITE.DATA </w:instrText>
      </w:r>
      <w:r w:rsidR="00E97BD4">
        <w:fldChar w:fldCharType="end"/>
      </w:r>
      <w:r w:rsidR="00525578">
        <w:fldChar w:fldCharType="separate"/>
      </w:r>
      <w:r w:rsidR="00E97BD4">
        <w:rPr>
          <w:noProof/>
        </w:rPr>
        <w:t>(Aggarwal et al., 2020; Das et al., 2007)</w:t>
      </w:r>
      <w:r w:rsidR="00525578">
        <w:fldChar w:fldCharType="end"/>
      </w:r>
      <w:r w:rsidR="00C22370">
        <w:t xml:space="preserve">. Among Muslim women, </w:t>
      </w:r>
      <w:proofErr w:type="spellStart"/>
      <w:r w:rsidR="00C22370">
        <w:t>Canetto</w:t>
      </w:r>
      <w:proofErr w:type="spellEnd"/>
      <w:r w:rsidR="00C22370">
        <w:t xml:space="preserve"> (2015) theorizes that suicidality is a recurring form of protest against</w:t>
      </w:r>
      <w:r w:rsidR="00CC7235">
        <w:t xml:space="preserve"> and escape from</w:t>
      </w:r>
      <w:r w:rsidR="00C22370">
        <w:t xml:space="preserve"> oppressive state-regulation and family-based abuse</w:t>
      </w:r>
      <w:r w:rsidR="002D3196">
        <w:t xml:space="preserve"> </w:t>
      </w:r>
      <w:r w:rsidR="00466CC6">
        <w:fldChar w:fldCharType="begin"/>
      </w:r>
      <w:r w:rsidR="00E97BD4">
        <w:instrText xml:space="preserve"> ADDIN EN.CITE &lt;EndNote&gt;&lt;Cite&gt;&lt;Author&gt;Canetto&lt;/Author&gt;&lt;Year&gt;2008&lt;/Year&gt;&lt;RecNum&gt;74&lt;/RecNum&gt;&lt;DisplayText&gt;(Canetto, 2008, 2015)&lt;/DisplayText&gt;&lt;record&gt;&lt;rec-number&gt;74&lt;/rec-number&gt;&lt;foreign-keys&gt;&lt;key app="EN" db-id="wp2pvd9vztarz4eaavb5t00r2svwrzvwa0tr" timestamp="1500480265"&gt;74&lt;/key&gt;&lt;/foreign-keys&gt;&lt;ref-type name="Journal Article"&gt;17&lt;/ref-type&gt;&lt;contributors&gt;&lt;authors&gt;&lt;author&gt;Canetto, Silvia Sara&lt;/author&gt;&lt;/authors&gt;&lt;/contributors&gt;&lt;titles&gt;&lt;title&gt;Women and suicidal behavior: a cultural analysis&lt;/title&gt;&lt;secondary-title&gt;American Journal of Orthopsychiatry&lt;/secondary-title&gt;&lt;/titles&gt;&lt;periodical&gt;&lt;full-title&gt;American Journal of Orthopsychiatry&lt;/full-title&gt;&lt;/periodical&gt;&lt;pages&gt;259&lt;/pages&gt;&lt;volume&gt;78&lt;/volume&gt;&lt;number&gt;2&lt;/number&gt;&lt;dates&gt;&lt;year&gt;2008&lt;/year&gt;&lt;/dates&gt;&lt;isbn&gt;1939-0025&lt;/isbn&gt;&lt;urls&gt;&lt;/urls&gt;&lt;/record&gt;&lt;/Cite&gt;&lt;Cite&gt;&lt;Author&gt;Canetto&lt;/Author&gt;&lt;Year&gt;2015&lt;/Year&gt;&lt;RecNum&gt;1687&lt;/RecNum&gt;&lt;record&gt;&lt;rec-number&gt;1687&lt;/rec-number&gt;&lt;foreign-keys&gt;&lt;key app="EN" db-id="wp2pvd9vztarz4eaavb5t00r2svwrzvwa0tr" timestamp="1547051188"&gt;1687&lt;/key&gt;&lt;/foreign-keys&gt;&lt;ref-type name="Journal Article"&gt;17&lt;/ref-type&gt;&lt;contributors&gt;&lt;authors&gt;&lt;author&gt;Silvia Sara Canetto&lt;/author&gt;&lt;/authors&gt;&lt;/contributors&gt;&lt;titles&gt;&lt;title&gt;Suicidal Behaviors Among Muslim Women&lt;/title&gt;&lt;secondary-title&gt;Crisis&lt;/secondary-title&gt;&lt;/titles&gt;&lt;periodical&gt;&lt;full-title&gt;Crisis&lt;/full-title&gt;&lt;/periodical&gt;&lt;pages&gt;447-458&lt;/pages&gt;&lt;volume&gt;36&lt;/volume&gt;&lt;number&gt;6&lt;/number&gt;&lt;dates&gt;&lt;year&gt;2015&lt;/year&gt;&lt;/dates&gt;&lt;accession-num&gt;26648233&lt;/accession-num&gt;&lt;urls&gt;&lt;related-urls&gt;&lt;url&gt;https://econtent.hogrefe.com/doi/abs/10.1027/0227-5910/a000347&lt;/url&gt;&lt;/related-urls&gt;&lt;/urls&gt;&lt;electronic-resource-num&gt;10.1027/0227-5910/a000347&lt;/electronic-resource-num&gt;&lt;/record&gt;&lt;/Cite&gt;&lt;/EndNote&gt;</w:instrText>
      </w:r>
      <w:r w:rsidR="00466CC6">
        <w:fldChar w:fldCharType="separate"/>
      </w:r>
      <w:r w:rsidR="00E97BD4">
        <w:rPr>
          <w:noProof/>
        </w:rPr>
        <w:t>(Canetto, 2008, 2015)</w:t>
      </w:r>
      <w:r w:rsidR="00466CC6">
        <w:fldChar w:fldCharType="end"/>
      </w:r>
      <w:r w:rsidR="00466CC6">
        <w:t xml:space="preserve">. </w:t>
      </w:r>
      <w:r w:rsidR="00E513E9">
        <w:t>In Pakistan, qualitative research has highlighted the importance of supportive relationships and reducing workloads among women for improving their psychosocial wellbeing</w:t>
      </w:r>
      <w:r w:rsidR="002D3196">
        <w:t xml:space="preserve"> </w:t>
      </w:r>
      <w:r w:rsidR="00E513E9">
        <w:fldChar w:fldCharType="begin"/>
      </w:r>
      <w:r w:rsidR="00E97BD4">
        <w:instrText xml:space="preserve"> ADDIN EN.CITE &lt;EndNote&gt;&lt;Cite&gt;&lt;Author&gt;Atif&lt;/Author&gt;&lt;Year&gt;2016&lt;/Year&gt;&lt;RecNum&gt;805&lt;/RecNum&gt;&lt;DisplayText&gt;(Atif et al., 2016)&lt;/DisplayText&gt;&lt;record&gt;&lt;rec-number&gt;805&lt;/rec-number&gt;&lt;foreign-keys&gt;&lt;key app="EN" db-id="wp2pvd9vztarz4eaavb5t00r2svwrzvwa0tr" timestamp="1524753134"&gt;805&lt;/key&gt;&lt;/foreign-keys&gt;&lt;ref-type name="Journal Article"&gt;17&lt;/ref-type&gt;&lt;contributors&gt;&lt;authors&gt;&lt;author&gt;Atif, Najia&lt;/author&gt;&lt;author&gt;Lovell, Karina&lt;/author&gt;&lt;author&gt;Husain, Nusrat&lt;/author&gt;&lt;author&gt;Sikander, Siham&lt;/author&gt;&lt;author&gt;Patel, Vikram&lt;/author&gt;&lt;author&gt;Rahman, Atif&lt;/author&gt;&lt;/authors&gt;&lt;/contributors&gt;&lt;titles&gt;&lt;title&gt;Barefoot therapists: barriers and facilitators to delivering maternal mental health care through peer volunteers in Pakistan: a qualitative study&lt;/title&gt;&lt;secondary-title&gt;International journal of mental health systems&lt;/secondary-title&gt;&lt;/titles&gt;&lt;periodical&gt;&lt;full-title&gt;International Journal of Mental Health Systems&lt;/full-title&gt;&lt;/periodical&gt;&lt;pages&gt;24&lt;/pages&gt;&lt;volume&gt;10&lt;/volume&gt;&lt;number&gt;1&lt;/number&gt;&lt;dates&gt;&lt;year&gt;2016&lt;/year&gt;&lt;/dates&gt;&lt;isbn&gt;1752-4458&lt;/isbn&gt;&lt;urls&gt;&lt;/urls&gt;&lt;/record&gt;&lt;/Cite&gt;&lt;/EndNote&gt;</w:instrText>
      </w:r>
      <w:r w:rsidR="00E513E9">
        <w:fldChar w:fldCharType="separate"/>
      </w:r>
      <w:r w:rsidR="00E97BD4">
        <w:rPr>
          <w:noProof/>
        </w:rPr>
        <w:t>(Atif et al., 2016)</w:t>
      </w:r>
      <w:r w:rsidR="00E513E9">
        <w:fldChar w:fldCharType="end"/>
      </w:r>
      <w:r w:rsidR="002D3196">
        <w:t>.</w:t>
      </w:r>
    </w:p>
    <w:p w14:paraId="4B9A6B07" w14:textId="441B5996" w:rsidR="00210EC9" w:rsidRDefault="00210EC9" w:rsidP="00210EC9">
      <w:r>
        <w:tab/>
        <w:t>Much of the suicide risk literature focuses on comorbid mental health conditions, despite the majority of individuals with mental disorders do not go on to suicide</w:t>
      </w:r>
      <w:r w:rsidR="002D3196">
        <w:t xml:space="preserve"> </w:t>
      </w:r>
      <w:r w:rsidR="009A06DF">
        <w:fldChar w:fldCharType="begin"/>
      </w:r>
      <w:r w:rsidR="00E97BD4">
        <w:instrText xml:space="preserve"> ADDIN EN.CITE &lt;EndNote&gt;&lt;Cite&gt;&lt;Author&gt;Lindahl&lt;/Author&gt;&lt;Year&gt;2005&lt;/Year&gt;&lt;RecNum&gt;1143&lt;/RecNum&gt;&lt;DisplayText&gt;(Lindahl et al., 2005)&lt;/DisplayText&gt;&lt;record&gt;&lt;rec-number&gt;1143&lt;/rec-number&gt;&lt;foreign-keys&gt;&lt;key app="EN" db-id="wp2pvd9vztarz4eaavb5t00r2svwrzvwa0tr" timestamp="1535553499"&gt;1143&lt;/key&gt;&lt;/foreign-keys&gt;&lt;ref-type name="Journal Article"&gt;17&lt;/ref-type&gt;&lt;contributors&gt;&lt;authors&gt;&lt;author&gt;Lindahl, V.&lt;/author&gt;&lt;author&gt;Pearson, J. L.&lt;/author&gt;&lt;author&gt;Colpe, L.&lt;/author&gt;&lt;/authors&gt;&lt;/contributors&gt;&lt;titles&gt;&lt;title&gt;Prevalence of suicidality during pregnancy and the postpartum&lt;/title&gt;&lt;secondary-title&gt;Archives of Women’s Mental Health&lt;/secondary-title&gt;&lt;/titles&gt;&lt;periodical&gt;&lt;full-title&gt;Archives of Women’s Mental Health&lt;/full-title&gt;&lt;/periodical&gt;&lt;pages&gt;77-87&lt;/pages&gt;&lt;volume&gt;8&lt;/volume&gt;&lt;number&gt;2&lt;/number&gt;&lt;dates&gt;&lt;year&gt;2005&lt;/year&gt;&lt;pub-dates&gt;&lt;date&gt;June 01&lt;/date&gt;&lt;/pub-dates&gt;&lt;/dates&gt;&lt;isbn&gt;1435-1102&lt;/isbn&gt;&lt;label&gt;Lindahl2005&lt;/label&gt;&lt;work-type&gt;journal article&lt;/work-type&gt;&lt;urls&gt;&lt;related-urls&gt;&lt;url&gt;https://doi.org/10.1007/s00737-005-0080-1&lt;/url&gt;&lt;url&gt;https://link.springer.com/content/pdf/10.1007/s00737-005-0080-1.pdf&lt;/url&gt;&lt;/related-urls&gt;&lt;/urls&gt;&lt;electronic-resource-num&gt;10.1007/s00737-005-0080-1&lt;/electronic-resource-num&gt;&lt;/record&gt;&lt;/Cite&gt;&lt;/EndNote&gt;</w:instrText>
      </w:r>
      <w:r w:rsidR="009A06DF">
        <w:fldChar w:fldCharType="separate"/>
      </w:r>
      <w:r w:rsidR="00E97BD4">
        <w:rPr>
          <w:noProof/>
        </w:rPr>
        <w:t>(Lindahl et al., 2005)</w:t>
      </w:r>
      <w:r w:rsidR="009A06DF">
        <w:fldChar w:fldCharType="end"/>
      </w:r>
      <w:r w:rsidR="002D3196">
        <w:t>.</w:t>
      </w:r>
      <w:r>
        <w:t xml:space="preserve"> Garman et al found that among perinatal women, depression and suicide overlap, but </w:t>
      </w:r>
      <w:r w:rsidR="00C57F7E">
        <w:t xml:space="preserve">are </w:t>
      </w:r>
      <w:r>
        <w:t xml:space="preserve">independent </w:t>
      </w:r>
      <w:r w:rsidR="00115D4C">
        <w:t>phenomena</w:t>
      </w:r>
      <w:r w:rsidR="002D3196">
        <w:t xml:space="preserve"> </w:t>
      </w:r>
      <w:r>
        <w:fldChar w:fldCharType="begin"/>
      </w:r>
      <w:r w:rsidR="00E97BD4">
        <w:instrText xml:space="preserve"> ADDIN EN.CITE &lt;EndNote&gt;&lt;Cite&gt;&lt;Author&gt;Garman&lt;/Author&gt;&lt;Year&gt;2019&lt;/Year&gt;&lt;RecNum&gt;2195&lt;/RecNum&gt;&lt;DisplayText&gt;(Garman et al., 2019)&lt;/DisplayText&gt;&lt;record&gt;&lt;rec-number&gt;2195&lt;/rec-number&gt;&lt;foreign-keys&gt;&lt;key app="EN" db-id="wp2pvd9vztarz4eaavb5t00r2svwrzvwa0tr" timestamp="1571258847"&gt;2195&lt;/key&gt;&lt;/foreign-keys&gt;&lt;ref-type name="Journal Article"&gt;17&lt;/ref-type&gt;&lt;contributors&gt;&lt;authors&gt;&lt;author&gt;Garman, Emily C.&lt;/author&gt;&lt;author&gt;Cois, Annibale&lt;/author&gt;&lt;author&gt;Schneider, Marguerite&lt;/author&gt;&lt;author&gt;Lund, Crick %J Social Psychiatry&lt;/author&gt;&lt;author&gt;Psychiatric Epidemiology&lt;/author&gt;&lt;/authors&gt;&lt;/contributors&gt;&lt;titles&gt;&lt;title&gt;Association between perinatal depressive symptoms and suicidal risk among low-income South African women: a longitudinal study&lt;/title&gt;&lt;/titles&gt;&lt;pages&gt;1219-1230&lt;/pages&gt;&lt;volume&gt;54&lt;/volume&gt;&lt;number&gt;10&lt;/number&gt;&lt;dates&gt;&lt;year&gt;2019&lt;/year&gt;&lt;pub-dates&gt;&lt;date&gt;October 01&lt;/date&gt;&lt;/pub-dates&gt;&lt;/dates&gt;&lt;isbn&gt;1433-9285&lt;/isbn&gt;&lt;label&gt;Garman2019&lt;/label&gt;&lt;work-type&gt;journal article&lt;/work-type&gt;&lt;urls&gt;&lt;related-urls&gt;&lt;url&gt;https://doi.org/10.1007/s00127-019-01730-w&lt;/url&gt;&lt;url&gt;https://link.springer.com/content/pdf/10.1007%2Fs00127-019-01730-w.pdf&lt;/url&gt;&lt;/related-urls&gt;&lt;/urls&gt;&lt;electronic-resource-num&gt;10.1007/s00127-019-01730-w&lt;/electronic-resource-num&gt;&lt;/record&gt;&lt;/Cite&gt;&lt;/EndNote&gt;</w:instrText>
      </w:r>
      <w:r>
        <w:fldChar w:fldCharType="separate"/>
      </w:r>
      <w:r w:rsidR="00E97BD4">
        <w:rPr>
          <w:noProof/>
        </w:rPr>
        <w:t>(Garman et al., 2019)</w:t>
      </w:r>
      <w:r>
        <w:fldChar w:fldCharType="end"/>
      </w:r>
      <w:r>
        <w:t xml:space="preserve">. In South Africa, </w:t>
      </w:r>
      <w:proofErr w:type="spellStart"/>
      <w:r>
        <w:t>Onah</w:t>
      </w:r>
      <w:proofErr w:type="spellEnd"/>
      <w:r>
        <w:t xml:space="preserve"> et al found 67% of pregnant women with suicidal ideation or behaviors had no depression and 65% had no anxiety disorder</w:t>
      </w:r>
      <w:r w:rsidR="008B0177">
        <w:t>. In our study, nearly 30% of women with suicide ideation did not have clinical depression at three months postpartum and 40% did not at 24 months postpartum</w:t>
      </w:r>
      <w:r>
        <w:t>. In line with this, scholars in low-income contexts argue that attending to the interpersonal and larger social-economic environment may be more important</w:t>
      </w:r>
      <w:r w:rsidR="002D3196">
        <w:t xml:space="preserve"> </w:t>
      </w:r>
      <w:r>
        <w:fldChar w:fldCharType="begin">
          <w:fldData xml:space="preserve">PEVuZE5vdGU+PENpdGU+PEF1dGhvcj5DaGFuPC9BdXRob3I+PFllYXI+MjAwOTwvWWVhcj48UmVj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</w:fldData>
        </w:fldChar>
      </w:r>
      <w:r w:rsidR="0047785C">
        <w:instrText xml:space="preserve"> ADDIN EN.CITE </w:instrText>
      </w:r>
      <w:r w:rsidR="0047785C">
        <w:fldChar w:fldCharType="begin">
          <w:fldData xml:space="preserve">PEVuZE5vdGU+PENpdGU+PEF1dGhvcj5DaGFuPC9BdXRob3I+PFllYXI+MjAwOTwvWWVhcj48UmVj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</w:fldData>
        </w:fldChar>
      </w:r>
      <w:r w:rsidR="0047785C">
        <w:instrText xml:space="preserve"> ADDIN EN.CITE.DATA </w:instrText>
      </w:r>
      <w:r w:rsidR="0047785C">
        <w:fldChar w:fldCharType="end"/>
      </w:r>
      <w:r>
        <w:fldChar w:fldCharType="separate"/>
      </w:r>
      <w:r w:rsidR="0047785C">
        <w:rPr>
          <w:noProof/>
        </w:rPr>
        <w:t>(Chan et al., 2009; Khan et al., 2020; Vijayakumar, 2016)</w:t>
      </w:r>
      <w:r>
        <w:fldChar w:fldCharType="end"/>
      </w:r>
      <w:r w:rsidR="002D3196">
        <w:t>.</w:t>
      </w:r>
      <w:r>
        <w:t xml:space="preserve"> In the study by </w:t>
      </w:r>
      <w:proofErr w:type="spellStart"/>
      <w:r>
        <w:t>Onal</w:t>
      </w:r>
      <w:proofErr w:type="spellEnd"/>
      <w:r>
        <w:t xml:space="preserve"> et al, they found that socio-economic status, food insecurity, IPV, and multiparous were associated with suicidal thoughts and behaviors</w:t>
      </w:r>
      <w:r w:rsidR="002D3196">
        <w:t xml:space="preserve"> </w:t>
      </w:r>
      <w:r w:rsidR="006F5086">
        <w:fldChar w:fldCharType="begin"/>
      </w:r>
      <w:r w:rsidR="00E97BD4">
        <w:instrText xml:space="preserve"> ADDIN EN.CITE &lt;EndNote&gt;&lt;Cite&gt;&lt;Author&gt;Onah&lt;/Author&gt;&lt;Year&gt;2017&lt;/Year&gt;&lt;RecNum&gt;1167&lt;/RecNum&gt;&lt;DisplayText&gt;(Onah et al., 2017)&lt;/DisplayText&gt;&lt;record&gt;&lt;rec-number&gt;1167&lt;/rec-number&gt;&lt;foreign-keys&gt;&lt;key app="EN" db-id="wp2pvd9vztarz4eaavb5t00r2svwrzvwa0tr" timestamp="1538496546"&gt;1167&lt;/key&gt;&lt;/foreign-keys&gt;&lt;ref-type name="Journal Article"&gt;17&lt;/ref-type&gt;&lt;contributors&gt;&lt;authors&gt;&lt;author&gt;Onah, Michael Nnachebe&lt;/author&gt;&lt;author&gt;Field, Sally&lt;/author&gt;&lt;author&gt;Bantjes, Jason&lt;/author&gt;&lt;author&gt;Honikman, Simone&lt;/author&gt;&lt;/authors&gt;&lt;/contributors&gt;&lt;titles&gt;&lt;title&gt;Perinatal suicidal ideation and behaviour: psychiatry and adversity&lt;/title&gt;&lt;secondary-title&gt;Archives of Women&amp;apos;s Mental Health&lt;/secondary-title&gt;&lt;/titles&gt;&lt;periodical&gt;&lt;full-title&gt;Archives of Women&amp;apos;s Mental Health&lt;/full-title&gt;&lt;/periodical&gt;&lt;pages&gt;321-331&lt;/pages&gt;&lt;volume&gt;20&lt;/volume&gt;&lt;number&gt;2&lt;/number&gt;&lt;dates&gt;&lt;year&gt;2017&lt;/year&gt;&lt;pub-dates&gt;&lt;date&gt;2017/04/01&lt;/date&gt;&lt;/pub-dates&gt;&lt;/dates&gt;&lt;isbn&gt;1435-1102&lt;/isbn&gt;&lt;urls&gt;&lt;related-urls&gt;&lt;url&gt;https://doi.org/10.1007/s00737-016-0706-5&lt;/url&gt;&lt;url&gt;https://www.ncbi.nlm.nih.gov/pmc/articles/PMC5344952/pdf/737_2016_Article_706.pdf&lt;/url&gt;&lt;/related-urls&gt;&lt;/urls&gt;&lt;electronic-resource-num&gt;10.1007/s00737-016-0706-5&lt;/electronic-resource-num&gt;&lt;/record&gt;&lt;/Cite&gt;&lt;/EndNote&gt;</w:instrText>
      </w:r>
      <w:r w:rsidR="006F5086">
        <w:fldChar w:fldCharType="separate"/>
      </w:r>
      <w:r w:rsidR="00E97BD4">
        <w:rPr>
          <w:noProof/>
        </w:rPr>
        <w:t>(Onah et al., 2017)</w:t>
      </w:r>
      <w:r w:rsidR="006F5086">
        <w:fldChar w:fldCharType="end"/>
      </w:r>
      <w:r w:rsidR="002D3196">
        <w:t>.</w:t>
      </w:r>
      <w:r>
        <w:t xml:space="preserve"> </w:t>
      </w:r>
      <w:r w:rsidR="009A06DF">
        <w:t>A</w:t>
      </w:r>
      <w:r w:rsidR="009A06DF" w:rsidRPr="009A06DF">
        <w:t xml:space="preserve"> systematic review including </w:t>
      </w:r>
      <w:r w:rsidR="00C57F7E">
        <w:t>LMIC</w:t>
      </w:r>
      <w:r w:rsidR="00F60E55">
        <w:t xml:space="preserve">s </w:t>
      </w:r>
      <w:r w:rsidR="009A06DF" w:rsidRPr="009A06DF">
        <w:t>found that low socio-economic status and low levels of</w:t>
      </w:r>
      <w:r w:rsidR="009A06DF">
        <w:t xml:space="preserve"> </w:t>
      </w:r>
      <w:r w:rsidR="009A06DF" w:rsidRPr="009A06DF">
        <w:t xml:space="preserve">educational attainment were as significant as psychiatric risk factors in the </w:t>
      </w:r>
      <w:r w:rsidR="00B151FC" w:rsidRPr="009A06DF">
        <w:t>etiology</w:t>
      </w:r>
      <w:r w:rsidR="009A06DF" w:rsidRPr="009A06DF">
        <w:t xml:space="preserve"> of</w:t>
      </w:r>
      <w:r w:rsidR="009A06DF">
        <w:t xml:space="preserve"> </w:t>
      </w:r>
      <w:r w:rsidR="009A06DF" w:rsidRPr="009A06DF">
        <w:t>completed suicides</w:t>
      </w:r>
      <w:r w:rsidR="002D3196">
        <w:t xml:space="preserve"> </w:t>
      </w:r>
      <w:r w:rsidR="009A06DF">
        <w:fldChar w:fldCharType="begin"/>
      </w:r>
      <w:r w:rsidR="00E97BD4">
        <w:instrText xml:space="preserve"> ADDIN EN.CITE &lt;EndNote&gt;&lt;Cite&gt;&lt;Author&gt;Li&lt;/Author&gt;&lt;Year&gt;2011&lt;/Year&gt;&lt;RecNum&gt;99&lt;/RecNum&gt;&lt;DisplayText&gt;(Li et al., 2011)&lt;/DisplayText&gt;&lt;record&gt;&lt;rec-number&gt;99&lt;/rec-number&gt;&lt;foreign-keys&gt;&lt;key app="EN" db-id="wp2pvd9vztarz4eaavb5t00r2svwrzvwa0tr" timestamp="1500480266"&gt;99&lt;/key&gt;&lt;/foreign-keys&gt;&lt;ref-type name="Journal Article"&gt;17&lt;/ref-type&gt;&lt;contributors&gt;&lt;authors&gt;&lt;author&gt;Li, Zhuoyang&lt;/author&gt;&lt;author&gt;Page, Andrew&lt;/author&gt;&lt;author&gt;Martin, Graham&lt;/author&gt;&lt;author&gt;Taylor, Richard&lt;/author&gt;&lt;/authors&gt;&lt;/contributors&gt;&lt;titles&gt;&lt;title&gt;Attributable risk of psychiatric and socio-economic factors for suicide from individual-level, population-based studies: a systematic review&lt;/title&gt;&lt;secondary-title&gt;Social science &amp;amp; medicine&lt;/secondary-title&gt;&lt;/titles&gt;&lt;periodical&gt;&lt;full-title&gt;Social science &amp;amp; medicine&lt;/full-title&gt;&lt;/periodical&gt;&lt;pages&gt;608-616&lt;/pages&gt;&lt;volume&gt;72&lt;/volume&gt;&lt;number&gt;4&lt;/number&gt;&lt;dates&gt;&lt;year&gt;2011&lt;/year&gt;&lt;/dates&gt;&lt;isbn&gt;0277-9536&lt;/isbn&gt;&lt;urls&gt;&lt;/urls&gt;&lt;/record&gt;&lt;/Cite&gt;&lt;/EndNote&gt;</w:instrText>
      </w:r>
      <w:r w:rsidR="009A06DF">
        <w:fldChar w:fldCharType="separate"/>
      </w:r>
      <w:r w:rsidR="00E97BD4">
        <w:rPr>
          <w:noProof/>
        </w:rPr>
        <w:t>(Li et al., 2011)</w:t>
      </w:r>
      <w:r w:rsidR="009A06DF">
        <w:fldChar w:fldCharType="end"/>
      </w:r>
      <w:r w:rsidR="002D3196">
        <w:t>.</w:t>
      </w:r>
      <w:r w:rsidR="009A06DF">
        <w:t xml:space="preserve"> </w:t>
      </w:r>
      <w:r w:rsidR="00B65D75">
        <w:t xml:space="preserve">In our study, we also found that interpersonal factors (e.g., IPV and social support) still predicted SI when included in a model together, pointing to the unique contribution of each factor. This aligns with previous work in LMIC contexts that </w:t>
      </w:r>
      <w:r w:rsidR="00F767A4">
        <w:t xml:space="preserve">indicate </w:t>
      </w:r>
      <w:r w:rsidR="00B65D75">
        <w:t>multiple and complex pathways to SI beyond a psychopathology-specific pathway</w:t>
      </w:r>
      <w:r w:rsidR="002D3196">
        <w:t xml:space="preserve"> </w:t>
      </w:r>
      <w:r w:rsidR="004C364C">
        <w:fldChar w:fldCharType="begin"/>
      </w:r>
      <w:r w:rsidR="00E97BD4">
        <w:instrText xml:space="preserve"> ADDIN EN.CITE &lt;EndNote&gt;&lt;Cite&gt;&lt;Author&gt;Vijayakumar&lt;/Author&gt;&lt;Year&gt;2016&lt;/Year&gt;&lt;RecNum&gt;2263&lt;/RecNum&gt;&lt;DisplayText&gt;(Phillips, 2010; Vijayakumar, 2016)&lt;/DisplayText&gt;&lt;record&gt;&lt;rec-number&gt;2263&lt;/rec-number&gt;&lt;foreign-keys&gt;&lt;key app="EN" db-id="wp2pvd9vztarz4eaavb5t00r2svwrzvwa0tr" timestamp="1573507222"&gt;2263&lt;/key&gt;&lt;/foreign-keys&gt;&lt;ref-type name="Journal Article"&gt;17&lt;/ref-type&gt;&lt;contributors&gt;&lt;authors&gt;&lt;author&gt;Vijayakumar, Lakshmi&lt;/author&gt;&lt;/authors&gt;&lt;/contributors&gt;&lt;titles&gt;&lt;title&gt;Suicide prevention: Beyond mental disorder&lt;/title&gt;&lt;secondary-title&gt;Indian journal of psychological medicine&lt;/secondary-title&gt;&lt;/titles&gt;&lt;periodical&gt;&lt;full-title&gt;Indian Journal of Psychological Medicine&lt;/full-title&gt;&lt;/periodical&gt;&lt;pages&gt;514&lt;/pages&gt;&lt;volume&gt;38&lt;/volume&gt;&lt;number&gt;6&lt;/number&gt;&lt;dates&gt;&lt;year&gt;2016&lt;/year&gt;&lt;/dates&gt;&lt;urls&gt;&lt;/urls&gt;&lt;/record&gt;&lt;/Cite&gt;&lt;Cite&gt;&lt;Author&gt;Phillips&lt;/Author&gt;&lt;Year&gt;2010&lt;/Year&gt;&lt;RecNum&gt;92&lt;/RecNum&gt;&lt;record&gt;&lt;rec-number&gt;92&lt;/rec-number&gt;&lt;foreign-keys&gt;&lt;key app="EN" db-id="wp2pvd9vztarz4eaavb5t00r2svwrzvwa0tr" timestamp="1500480266"&gt;92&lt;/key&gt;&lt;/foreign-keys&gt;&lt;ref-type name="Journal Article"&gt;17&lt;/ref-type&gt;&lt;contributors&gt;&lt;authors&gt;&lt;author&gt;Phillips, Michael R&lt;/author&gt;&lt;/authors&gt;&lt;/contributors&gt;&lt;titles&gt;&lt;title&gt;Rethinking the role of mental illness in suicide&lt;/title&gt;&lt;secondary-title&gt;American Journal of Psychiatry&lt;/secondary-title&gt;&lt;/titles&gt;&lt;periodical&gt;&lt;full-title&gt;American Journal of Psychiatry&lt;/full-title&gt;&lt;/periodical&gt;&lt;dates&gt;&lt;year&gt;2010&lt;/year&gt;&lt;/dates&gt;&lt;urls&gt;&lt;/urls&gt;&lt;/record&gt;&lt;/Cite&gt;&lt;/EndNote&gt;</w:instrText>
      </w:r>
      <w:r w:rsidR="004C364C">
        <w:fldChar w:fldCharType="separate"/>
      </w:r>
      <w:r w:rsidR="00E97BD4">
        <w:rPr>
          <w:noProof/>
        </w:rPr>
        <w:t>(Phillips, 2010; Vijayakumar, 2016)</w:t>
      </w:r>
      <w:r w:rsidR="004C364C">
        <w:fldChar w:fldCharType="end"/>
      </w:r>
      <w:r w:rsidR="00B65D75">
        <w:t>.</w:t>
      </w:r>
    </w:p>
    <w:p w14:paraId="4BBCDA86" w14:textId="08A7C703" w:rsidR="00900C78" w:rsidRDefault="00EF0BBC" w:rsidP="00580A79">
      <w:pPr>
        <w:ind w:firstLine="360"/>
      </w:pPr>
      <w:r>
        <w:t>This study has several limitations. Suicidal behaviors beyond ideation were not systematically measured and ideation was assessed with a single item on PHQ-9. Though</w:t>
      </w:r>
      <w:r w:rsidR="00EF4882">
        <w:t xml:space="preserve"> </w:t>
      </w:r>
      <w:r>
        <w:t>a robust indicator</w:t>
      </w:r>
      <w:r w:rsidR="00A80609">
        <w:t xml:space="preserve"> of subsequent suicidal behavior</w:t>
      </w:r>
      <w:r w:rsidR="002D3196">
        <w:t xml:space="preserve"> </w:t>
      </w:r>
      <w:r w:rsidR="00AB3A94">
        <w:fldChar w:fldCharType="begin">
          <w:fldData xml:space="preserve">PEVuZE5vdGU+PENpdGU+PEF1dGhvcj5TaW1vbjwvQXV0aG9yPjxZZWFyPjIwMTM8L1llYXI+PFJl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MTE5NS0yMDI8L3BhZ2VzPjx2b2x1bWU+NjQ8L3ZvbHVtZT48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==
</w:fldData>
        </w:fldChar>
      </w:r>
      <w:r w:rsidR="00E97BD4">
        <w:instrText xml:space="preserve"> ADDIN EN.CITE </w:instrText>
      </w:r>
      <w:r w:rsidR="00E97BD4">
        <w:fldChar w:fldCharType="begin">
          <w:fldData xml:space="preserve">PEVuZE5vdGU+PENpdGU+PEF1dGhvcj5TaW1vbjwvQXV0aG9yPjxZZWFyPjIwMTM8L1llYXI+PFJl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==
</w:fldData>
        </w:fldChar>
      </w:r>
      <w:r w:rsidR="00E97BD4">
        <w:instrText xml:space="preserve"> ADDIN EN.CITE.DATA </w:instrText>
      </w:r>
      <w:r w:rsidR="00E97BD4">
        <w:fldChar w:fldCharType="end"/>
      </w:r>
      <w:r w:rsidR="00AB3A94">
        <w:fldChar w:fldCharType="separate"/>
      </w:r>
      <w:r w:rsidR="00E97BD4">
        <w:rPr>
          <w:noProof/>
        </w:rPr>
        <w:t>(Rossom et al., 2017; Simon et al., 2013)</w:t>
      </w:r>
      <w:r w:rsidR="00AB3A94">
        <w:fldChar w:fldCharType="end"/>
      </w:r>
      <w:r w:rsidR="002D3196">
        <w:t>,</w:t>
      </w:r>
      <w:r w:rsidR="00A80609">
        <w:t xml:space="preserve"> no studies have assessed this in Pakistan and</w:t>
      </w:r>
      <w:r>
        <w:t xml:space="preserve"> the threshold </w:t>
      </w:r>
      <w:r w:rsidR="00A80609">
        <w:t xml:space="preserve">for SI </w:t>
      </w:r>
      <w:r>
        <w:t xml:space="preserve">is low and may overestimate ideation. </w:t>
      </w:r>
      <w:r w:rsidR="00AB3A94">
        <w:t xml:space="preserve">Furthermore, measurements of isolation and family conflict are limited and may not fully capture the range of experiences in this context. </w:t>
      </w:r>
      <w:r w:rsidR="006F5086">
        <w:t>Additionally, in Pakistan, suicide is illegal and religiously forbidden (as it is in many religions)</w:t>
      </w:r>
      <w:r w:rsidR="00CB57A1">
        <w:t>,</w:t>
      </w:r>
      <w:r w:rsidR="006F5086">
        <w:t xml:space="preserve"> furthering stigma and likely </w:t>
      </w:r>
      <w:r w:rsidR="00AB7FC2">
        <w:t>suppressing</w:t>
      </w:r>
      <w:r w:rsidR="006F5086">
        <w:t xml:space="preserve"> disclosure</w:t>
      </w:r>
      <w:r w:rsidR="002D3196">
        <w:t xml:space="preserve"> </w:t>
      </w:r>
      <w:r w:rsidR="006F5086">
        <w:fldChar w:fldCharType="begin">
          <w:fldData xml:space="preserve">PEVuZE5vdGU+PENpdGU+PEF1dGhvcj5OYXZlZWQ8L0F1dGhvcj48WWVhcj4yMDE3PC9ZZWFyPjxS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E2NjUtZTE2NjU8L3BhZ2VzPjx2b2x1bWU+OTwvdm9sdW1lPjxudW1iZXI+OTwvbnVt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</w:fldData>
        </w:fldChar>
      </w:r>
      <w:r w:rsidR="00E97BD4">
        <w:instrText xml:space="preserve"> ADDIN EN.CITE </w:instrText>
      </w:r>
      <w:r w:rsidR="00E97BD4">
        <w:fldChar w:fldCharType="begin">
          <w:fldData xml:space="preserve">PEVuZE5vdGU+PENpdGU+PEF1dGhvcj5OYXZlZWQ8L0F1dGhvcj48WWVhcj4yMDE3PC9ZZWFyPjxS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E2NjUtZTE2NjU8L3BhZ2VzPjx2b2x1bWU+OTwvdm9sdW1lPjxudW1iZXI+OTwvbnVt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</w:fldData>
        </w:fldChar>
      </w:r>
      <w:r w:rsidR="00E97BD4">
        <w:instrText xml:space="preserve"> ADDIN EN.CITE.DATA </w:instrText>
      </w:r>
      <w:r w:rsidR="00E97BD4">
        <w:fldChar w:fldCharType="end"/>
      </w:r>
      <w:r w:rsidR="006F5086">
        <w:fldChar w:fldCharType="separate"/>
      </w:r>
      <w:r w:rsidR="00E97BD4">
        <w:rPr>
          <w:noProof/>
        </w:rPr>
        <w:t>(Naveed et al., 2017; Shekhani et al., 2018)</w:t>
      </w:r>
      <w:r w:rsidR="006F5086">
        <w:fldChar w:fldCharType="end"/>
      </w:r>
      <w:r w:rsidR="002D3196">
        <w:t>.</w:t>
      </w:r>
      <w:r w:rsidR="00AB3A94">
        <w:t xml:space="preserve"> </w:t>
      </w:r>
      <w:r w:rsidR="00AB7FC2">
        <w:t xml:space="preserve">We treated the data as cross-sectional timepoints to capture the dynamic shifts of the perinatal period and to consider the episodic nature of SI over time. Future analyses can consider the dataset longitudinally to explore changes in SI over time. </w:t>
      </w:r>
      <w:r w:rsidR="00F767A4">
        <w:t>I</w:t>
      </w:r>
      <w:r w:rsidR="00AB3A94">
        <w:t>n the postpartum period, the sample size of women expressing SI is relatively low and interpretations should be made with caution.</w:t>
      </w:r>
      <w:r w:rsidR="00AB3A94" w:rsidRPr="00AB3A94">
        <w:t xml:space="preserve"> However</w:t>
      </w:r>
      <w:r w:rsidR="00AB7FC2">
        <w:t>, despite</w:t>
      </w:r>
      <w:r w:rsidR="00AB3A94" w:rsidRPr="00AB3A94">
        <w:t xml:space="preserve"> limitations, this study </w:t>
      </w:r>
      <w:r w:rsidR="00580A79">
        <w:t>is</w:t>
      </w:r>
      <w:r w:rsidR="00AB3A94" w:rsidRPr="00AB3A94">
        <w:t xml:space="preserve"> one of few that have investigated the prevalence </w:t>
      </w:r>
      <w:r w:rsidR="00AB7FC2">
        <w:t xml:space="preserve">of SI </w:t>
      </w:r>
      <w:r w:rsidR="00AB3A94" w:rsidRPr="00AB3A94">
        <w:t xml:space="preserve">and associated </w:t>
      </w:r>
      <w:r w:rsidR="00580A79">
        <w:t xml:space="preserve">interpersonal </w:t>
      </w:r>
      <w:r w:rsidR="00AB3A94" w:rsidRPr="00AB3A94">
        <w:t xml:space="preserve">factors of </w:t>
      </w:r>
      <w:r w:rsidR="007C6873">
        <w:t>SI</w:t>
      </w:r>
      <w:r w:rsidR="00AB3A94" w:rsidRPr="00AB3A94">
        <w:t xml:space="preserve"> </w:t>
      </w:r>
      <w:r w:rsidR="00580A79">
        <w:t xml:space="preserve">at multiple points within and outside the perinatal window in women </w:t>
      </w:r>
      <w:r w:rsidR="00BB1FC3">
        <w:t>of</w:t>
      </w:r>
      <w:r w:rsidR="00580A79">
        <w:t xml:space="preserve"> </w:t>
      </w:r>
      <w:r w:rsidR="00AB7FC2">
        <w:t>low resource</w:t>
      </w:r>
      <w:r w:rsidR="00580A79">
        <w:t xml:space="preserve"> non-</w:t>
      </w:r>
      <w:r w:rsidR="007B7D7D">
        <w:t>W</w:t>
      </w:r>
      <w:r w:rsidR="00580A79">
        <w:t>estern setting</w:t>
      </w:r>
      <w:r w:rsidR="00BB1FC3">
        <w:t>s</w:t>
      </w:r>
      <w:r w:rsidR="00580A79">
        <w:t>.</w:t>
      </w:r>
    </w:p>
    <w:p w14:paraId="1A3A55CD" w14:textId="77777777" w:rsidR="00580A79" w:rsidRDefault="00580A79" w:rsidP="00580A79">
      <w:pPr>
        <w:ind w:firstLine="360"/>
        <w:rPr>
          <w:b/>
          <w:bCs/>
        </w:rPr>
      </w:pPr>
    </w:p>
    <w:p w14:paraId="64A9F438" w14:textId="1C8D9156" w:rsidR="00900C78" w:rsidRDefault="00E6247D" w:rsidP="00B714EB">
      <w:pPr>
        <w:rPr>
          <w:b/>
          <w:bCs/>
        </w:rPr>
      </w:pPr>
      <w:r>
        <w:rPr>
          <w:b/>
          <w:bCs/>
        </w:rPr>
        <w:t xml:space="preserve">Conclusion </w:t>
      </w:r>
    </w:p>
    <w:p w14:paraId="4E379E56" w14:textId="278B9F84" w:rsidR="003F4BB9" w:rsidRDefault="00F14804" w:rsidP="00F75039">
      <w:pPr>
        <w:ind w:firstLine="720"/>
        <w:rPr>
          <w:b/>
          <w:bCs/>
        </w:rPr>
      </w:pPr>
      <w:r>
        <w:lastRenderedPageBreak/>
        <w:t>Given increased interpersonal vulnerability</w:t>
      </w:r>
      <w:r w:rsidR="00896B0F">
        <w:t>,</w:t>
      </w:r>
      <w:r>
        <w:t xml:space="preserve"> </w:t>
      </w:r>
      <w:r w:rsidR="00B62DE9">
        <w:t>perinatal women</w:t>
      </w:r>
      <w:r>
        <w:t xml:space="preserve">, regardless of depression status, should be </w:t>
      </w:r>
      <w:r w:rsidR="007D39CD">
        <w:t xml:space="preserve">screened </w:t>
      </w:r>
      <w:r w:rsidR="00B62DE9">
        <w:t xml:space="preserve">for suicide </w:t>
      </w:r>
      <w:r w:rsidR="007D39CD">
        <w:t xml:space="preserve">and </w:t>
      </w:r>
      <w:r>
        <w:t xml:space="preserve">afforded </w:t>
      </w:r>
      <w:r w:rsidR="00B62DE9">
        <w:t xml:space="preserve">appropriate </w:t>
      </w:r>
      <w:r>
        <w:t>psychosocial support.</w:t>
      </w:r>
      <w:r w:rsidR="007D39CD">
        <w:t xml:space="preserve"> Stepped-care models are increasingly used in low-resourced contexts and effective at addressing more complex cases.</w:t>
      </w:r>
      <w:r w:rsidR="00554BE4">
        <w:t xml:space="preserve"> Community engagement and awareness programs </w:t>
      </w:r>
      <w:r w:rsidR="007D39CD">
        <w:t xml:space="preserve">through community health workers and peers </w:t>
      </w:r>
      <w:r w:rsidR="00554BE4">
        <w:t>can attend to the socio-cultural contexts where suicidality is taboo. Technology-delivered interventions may hold promise to reduce this barrier, as issues can be highlighted indirectly in a more comfortable environment.</w:t>
      </w:r>
      <w:r>
        <w:t xml:space="preserve"> </w:t>
      </w:r>
      <w:r w:rsidR="000847A6">
        <w:t>We</w:t>
      </w:r>
      <w:r w:rsidR="007D39CD">
        <w:t xml:space="preserve"> need to develop and evaluate culturally appropriate interventions addressing SI and associated risks keeping in mind important considerations such as religion, disclosure implications, and family context. Finally, sectors beyond health can help reduce our identified risk factors and encourage social support, such as women’s development, legal, and education sectors. </w:t>
      </w:r>
      <w:r w:rsidR="00573F6C">
        <w:t xml:space="preserve">Larger longitudinal studies are needed </w:t>
      </w:r>
      <w:r w:rsidR="00317024">
        <w:t>to</w:t>
      </w:r>
      <w:r w:rsidR="00573F6C">
        <w:t xml:space="preserve"> better understand the progression of suicidal thoughts, planning, and attempts among vulnerable perinatal women. </w:t>
      </w:r>
      <w:r w:rsidR="00317024">
        <w:t xml:space="preserve">Investigations of ideation trajectories, more severe forms of suicidal behaviors, interpersonal dynamics, and their impacts on perinatal women could provide valuable insights </w:t>
      </w:r>
      <w:r w:rsidR="00795E1A">
        <w:t>when developing</w:t>
      </w:r>
      <w:r w:rsidR="00795E1A" w:rsidRPr="001947BF">
        <w:t xml:space="preserve"> </w:t>
      </w:r>
      <w:r w:rsidR="00317024">
        <w:t xml:space="preserve">programs to address psychosocial needs of this population. </w:t>
      </w:r>
      <w:r w:rsidR="001947BF" w:rsidRPr="001947BF">
        <w:t xml:space="preserve"> </w:t>
      </w:r>
    </w:p>
    <w:p w14:paraId="294D6F2C" w14:textId="1D4678F4" w:rsidR="00C64EA1" w:rsidRDefault="00C64EA1" w:rsidP="00B714EB">
      <w:pPr>
        <w:rPr>
          <w:b/>
          <w:bCs/>
        </w:rPr>
      </w:pPr>
    </w:p>
    <w:p w14:paraId="7846DBFA" w14:textId="51720353" w:rsidR="00C64EA1" w:rsidRDefault="00C64EA1" w:rsidP="00B714EB">
      <w:pPr>
        <w:rPr>
          <w:b/>
          <w:bCs/>
        </w:rPr>
      </w:pPr>
    </w:p>
    <w:p w14:paraId="046B945B" w14:textId="77777777" w:rsidR="00746546" w:rsidRDefault="00746546" w:rsidP="00B714EB">
      <w:pPr>
        <w:rPr>
          <w:b/>
          <w:bCs/>
        </w:rPr>
      </w:pPr>
    </w:p>
    <w:p w14:paraId="2C125860" w14:textId="77777777" w:rsidR="00746546" w:rsidRDefault="00746546" w:rsidP="00B714EB">
      <w:pPr>
        <w:rPr>
          <w:b/>
          <w:bCs/>
        </w:rPr>
      </w:pPr>
    </w:p>
    <w:p w14:paraId="4AC77400" w14:textId="77777777" w:rsidR="00746546" w:rsidRDefault="00746546" w:rsidP="00B714EB">
      <w:pPr>
        <w:rPr>
          <w:b/>
          <w:bCs/>
        </w:rPr>
      </w:pPr>
    </w:p>
    <w:p w14:paraId="5937FF31" w14:textId="77777777" w:rsidR="00746546" w:rsidRDefault="00746546" w:rsidP="00B714EB">
      <w:pPr>
        <w:rPr>
          <w:b/>
          <w:bCs/>
        </w:rPr>
      </w:pPr>
    </w:p>
    <w:p w14:paraId="17B61556" w14:textId="77777777" w:rsidR="00746546" w:rsidRDefault="00746546" w:rsidP="00B714EB">
      <w:pPr>
        <w:rPr>
          <w:b/>
          <w:bCs/>
        </w:rPr>
      </w:pPr>
    </w:p>
    <w:p w14:paraId="20DD471E" w14:textId="77777777" w:rsidR="00795E1A" w:rsidRDefault="00795E1A" w:rsidP="00B714EB">
      <w:pPr>
        <w:rPr>
          <w:b/>
          <w:bCs/>
        </w:rPr>
      </w:pPr>
    </w:p>
    <w:p w14:paraId="26606A56" w14:textId="77777777" w:rsidR="00795E1A" w:rsidRDefault="00795E1A" w:rsidP="00B714EB">
      <w:pPr>
        <w:rPr>
          <w:b/>
          <w:bCs/>
        </w:rPr>
      </w:pPr>
    </w:p>
    <w:p w14:paraId="28423EC6" w14:textId="0605724D" w:rsidR="00795E1A" w:rsidRDefault="00795E1A" w:rsidP="00B714EB">
      <w:pPr>
        <w:rPr>
          <w:b/>
          <w:bCs/>
        </w:rPr>
      </w:pPr>
    </w:p>
    <w:p w14:paraId="19FE9A0A" w14:textId="77777777" w:rsidR="006E5E64" w:rsidRDefault="006E5E64" w:rsidP="00B714EB">
      <w:pPr>
        <w:rPr>
          <w:b/>
          <w:bCs/>
        </w:rPr>
      </w:pPr>
    </w:p>
    <w:p w14:paraId="0B0185D5" w14:textId="77777777" w:rsidR="00795E1A" w:rsidRDefault="00795E1A" w:rsidP="00B714EB">
      <w:pPr>
        <w:rPr>
          <w:b/>
          <w:bCs/>
        </w:rPr>
      </w:pPr>
    </w:p>
    <w:p w14:paraId="1B3613D5" w14:textId="55D004B3" w:rsidR="00795E1A" w:rsidRDefault="00795E1A" w:rsidP="00B714EB">
      <w:pPr>
        <w:rPr>
          <w:b/>
          <w:bCs/>
        </w:rPr>
      </w:pPr>
    </w:p>
    <w:p w14:paraId="28511C86" w14:textId="77777777" w:rsidR="008A379B" w:rsidRDefault="008A379B" w:rsidP="00B714EB">
      <w:pPr>
        <w:rPr>
          <w:b/>
          <w:bCs/>
        </w:rPr>
      </w:pPr>
    </w:p>
    <w:p w14:paraId="12B458D1" w14:textId="77777777" w:rsidR="00795E1A" w:rsidRDefault="00795E1A" w:rsidP="00B714EB">
      <w:pPr>
        <w:rPr>
          <w:b/>
          <w:bCs/>
        </w:rPr>
      </w:pPr>
    </w:p>
    <w:p w14:paraId="00A55BDE" w14:textId="5F921A98" w:rsidR="00795E1A" w:rsidRDefault="00795E1A" w:rsidP="00B714EB">
      <w:pPr>
        <w:rPr>
          <w:b/>
          <w:bCs/>
        </w:rPr>
      </w:pPr>
    </w:p>
    <w:p w14:paraId="03132F3C" w14:textId="77777777" w:rsidR="006B3783" w:rsidRDefault="006B3783" w:rsidP="00B714EB">
      <w:pPr>
        <w:rPr>
          <w:b/>
          <w:bCs/>
        </w:rPr>
      </w:pPr>
    </w:p>
    <w:p w14:paraId="1DF66A96" w14:textId="2BC005A5" w:rsidR="00C64EA1" w:rsidRPr="00C64EA1" w:rsidRDefault="00C64EA1" w:rsidP="00B714EB">
      <w:pPr>
        <w:rPr>
          <w:b/>
          <w:bCs/>
        </w:rPr>
      </w:pPr>
      <w:r w:rsidRPr="00C64EA1">
        <w:rPr>
          <w:b/>
          <w:bCs/>
        </w:rPr>
        <w:t>References</w:t>
      </w:r>
    </w:p>
    <w:p w14:paraId="32FE7388" w14:textId="77777777" w:rsidR="00C64EA1" w:rsidRPr="00C64EA1" w:rsidRDefault="00C64EA1" w:rsidP="00B714EB"/>
    <w:p w14:paraId="692246F1" w14:textId="433BC8C2" w:rsidR="007D607E" w:rsidRPr="007D607E" w:rsidRDefault="003F4BB9" w:rsidP="007D607E">
      <w:pPr>
        <w:pStyle w:val="EndNoteBibliography"/>
        <w:ind w:left="720" w:hanging="720"/>
      </w:pPr>
      <w:r>
        <w:rPr>
          <w:b/>
          <w:bCs/>
        </w:rPr>
        <w:fldChar w:fldCharType="begin"/>
      </w:r>
      <w:r>
        <w:rPr>
          <w:b/>
          <w:bCs/>
        </w:rPr>
        <w:instrText xml:space="preserve"> ADDIN EN.REFLIST </w:instrText>
      </w:r>
      <w:r>
        <w:rPr>
          <w:b/>
          <w:bCs/>
        </w:rPr>
        <w:fldChar w:fldCharType="separate"/>
      </w:r>
      <w:r w:rsidR="007D607E" w:rsidRPr="007D607E">
        <w:t xml:space="preserve">Afolabi, O., Bunce, L., Lusher, J., &amp; Banbury, S. (2017, Jul 4). Postnatal depression, maternal-infant bonding and social support: a cross-cultural comparison of Nigerian and British mothers. </w:t>
      </w:r>
      <w:r w:rsidR="007D607E" w:rsidRPr="007D607E">
        <w:rPr>
          <w:i/>
        </w:rPr>
        <w:t>J Ment Health</w:t>
      </w:r>
      <w:r w:rsidR="007D607E" w:rsidRPr="007D607E">
        <w:t xml:space="preserve">, 1-7. </w:t>
      </w:r>
      <w:hyperlink r:id="rId11" w:history="1">
        <w:r w:rsidR="007D607E" w:rsidRPr="007D607E">
          <w:rPr>
            <w:rStyle w:val="Hyperlink"/>
          </w:rPr>
          <w:t>https://doi.org/10.1080/09638237.2017.1340595</w:t>
        </w:r>
      </w:hyperlink>
      <w:r w:rsidR="007D607E" w:rsidRPr="007D607E">
        <w:t xml:space="preserve"> </w:t>
      </w:r>
    </w:p>
    <w:p w14:paraId="58FA8763" w14:textId="77777777" w:rsidR="007D607E" w:rsidRPr="007D607E" w:rsidRDefault="007D607E" w:rsidP="007D607E">
      <w:pPr>
        <w:pStyle w:val="EndNoteBibliography"/>
      </w:pPr>
    </w:p>
    <w:p w14:paraId="3BA41202" w14:textId="53F9FA51" w:rsidR="007D607E" w:rsidRPr="007D607E" w:rsidRDefault="007D607E" w:rsidP="007D607E">
      <w:pPr>
        <w:pStyle w:val="EndNoteBibliography"/>
        <w:ind w:left="720" w:hanging="720"/>
      </w:pPr>
      <w:r w:rsidRPr="007D607E">
        <w:t xml:space="preserve">Aggarwal, S., Patton, G., Bahl, D., Shah, N., Berk, M., &amp; Patel, V. (2020). Explanatory style in youth self-harm: an Indian qualitative study to inform intervention design. </w:t>
      </w:r>
      <w:r w:rsidRPr="007D607E">
        <w:rPr>
          <w:i/>
        </w:rPr>
        <w:t>Evidence-based mental health, 23</w:t>
      </w:r>
      <w:r w:rsidRPr="007D607E">
        <w:t xml:space="preserve">(3), 100-106. </w:t>
      </w:r>
      <w:hyperlink r:id="rId12" w:history="1">
        <w:r w:rsidRPr="007D607E">
          <w:rPr>
            <w:rStyle w:val="Hyperlink"/>
          </w:rPr>
          <w:t>https://doi.org/10.1136/ebmental-2020-300159</w:t>
        </w:r>
      </w:hyperlink>
      <w:r w:rsidRPr="007D607E">
        <w:t xml:space="preserve"> </w:t>
      </w:r>
    </w:p>
    <w:p w14:paraId="43D4F16E" w14:textId="77777777" w:rsidR="007D607E" w:rsidRPr="007D607E" w:rsidRDefault="007D607E" w:rsidP="007D607E">
      <w:pPr>
        <w:pStyle w:val="EndNoteBibliography"/>
      </w:pPr>
    </w:p>
    <w:p w14:paraId="13ACE562" w14:textId="640CD25A" w:rsidR="007D607E" w:rsidRPr="007D607E" w:rsidRDefault="007D607E" w:rsidP="007D607E">
      <w:pPr>
        <w:pStyle w:val="EndNoteBibliography"/>
        <w:ind w:left="720" w:hanging="720"/>
      </w:pPr>
      <w:r w:rsidRPr="007D607E">
        <w:t xml:space="preserve">Alhusen, J. L., Frohman, N., &amp; Purcell, G. (2015, 2015/08/01). Intimate partner violence and suicidal ideation in pregnant women. </w:t>
      </w:r>
      <w:r w:rsidRPr="007D607E">
        <w:rPr>
          <w:i/>
        </w:rPr>
        <w:t>Archives of Women's Mental Health, 18</w:t>
      </w:r>
      <w:r w:rsidRPr="007D607E">
        <w:t xml:space="preserve">(4), 573-578. </w:t>
      </w:r>
      <w:hyperlink r:id="rId13" w:history="1">
        <w:r w:rsidRPr="007D607E">
          <w:rPr>
            <w:rStyle w:val="Hyperlink"/>
          </w:rPr>
          <w:t>https://doi.org/10.1007/s00737-015-0515-2</w:t>
        </w:r>
      </w:hyperlink>
      <w:r w:rsidRPr="007D607E">
        <w:t xml:space="preserve"> </w:t>
      </w:r>
    </w:p>
    <w:p w14:paraId="7AF24D7D" w14:textId="77777777" w:rsidR="007D607E" w:rsidRPr="007D607E" w:rsidRDefault="007D607E" w:rsidP="007D607E">
      <w:pPr>
        <w:pStyle w:val="EndNoteBibliography"/>
      </w:pPr>
    </w:p>
    <w:p w14:paraId="106C2C15" w14:textId="77777777" w:rsidR="007D607E" w:rsidRPr="007D607E" w:rsidRDefault="007D607E" w:rsidP="007D607E">
      <w:pPr>
        <w:pStyle w:val="EndNoteBibliography"/>
        <w:ind w:left="720" w:hanging="720"/>
      </w:pPr>
      <w:r w:rsidRPr="007D607E">
        <w:t xml:space="preserve">Atif, N., Lovell, K., Husain, N., Sikander, S., Patel, V., &amp; Rahman, A. (2016). Barefoot therapists: barriers and facilitators to delivering maternal mental health care through peer volunteers in Pakistan: a qualitative study. </w:t>
      </w:r>
      <w:r w:rsidRPr="007D607E">
        <w:rPr>
          <w:i/>
        </w:rPr>
        <w:t>International Journal of Mental Health Systems, 10</w:t>
      </w:r>
      <w:r w:rsidRPr="007D607E">
        <w:t xml:space="preserve">(1), 24. </w:t>
      </w:r>
    </w:p>
    <w:p w14:paraId="5F6A9EDE" w14:textId="77777777" w:rsidR="007D607E" w:rsidRPr="007D607E" w:rsidRDefault="007D607E" w:rsidP="007D607E">
      <w:pPr>
        <w:pStyle w:val="EndNoteBibliography"/>
      </w:pPr>
    </w:p>
    <w:p w14:paraId="58798C85" w14:textId="79CBE7FC" w:rsidR="007D607E" w:rsidRPr="007D607E" w:rsidRDefault="007D607E" w:rsidP="007D607E">
      <w:pPr>
        <w:pStyle w:val="EndNoteBibliography"/>
        <w:ind w:left="720" w:hanging="720"/>
      </w:pPr>
      <w:r w:rsidRPr="007D607E">
        <w:lastRenderedPageBreak/>
        <w:t xml:space="preserve">Barlow, K., &amp; Chapin, B. L. (2010). The Practice of Mothering: An Introduction. </w:t>
      </w:r>
      <w:r w:rsidRPr="007D607E">
        <w:rPr>
          <w:i/>
        </w:rPr>
        <w:t>Ethos, 38</w:t>
      </w:r>
      <w:r w:rsidRPr="007D607E">
        <w:t xml:space="preserve">(4), 324-338. </w:t>
      </w:r>
      <w:hyperlink r:id="rId14" w:history="1">
        <w:r w:rsidRPr="007D607E">
          <w:rPr>
            <w:rStyle w:val="Hyperlink"/>
          </w:rPr>
          <w:t>http://www.jstor.org/stable/40963276</w:t>
        </w:r>
      </w:hyperlink>
      <w:r w:rsidRPr="007D607E">
        <w:t xml:space="preserve"> </w:t>
      </w:r>
    </w:p>
    <w:p w14:paraId="7AEF4A47" w14:textId="77777777" w:rsidR="007D607E" w:rsidRPr="007D607E" w:rsidRDefault="007D607E" w:rsidP="007D607E">
      <w:pPr>
        <w:pStyle w:val="EndNoteBibliography"/>
      </w:pPr>
    </w:p>
    <w:p w14:paraId="6B74A0C0" w14:textId="09A36ED6" w:rsidR="007D607E" w:rsidRPr="007D607E" w:rsidRDefault="007D607E" w:rsidP="007D607E">
      <w:pPr>
        <w:pStyle w:val="EndNoteBibliography"/>
        <w:ind w:left="720" w:hanging="720"/>
      </w:pPr>
      <w:r w:rsidRPr="007D607E">
        <w:t xml:space="preserve">Brausch, A. M., &amp; Decker, K. M. (2014). Self-esteem and social support as moderators of depression, body image, and disordered eating for suicidal ideation in adolescents. </w:t>
      </w:r>
      <w:r w:rsidRPr="007D607E">
        <w:rPr>
          <w:i/>
        </w:rPr>
        <w:t>J Abnorm Child Psychol, 42</w:t>
      </w:r>
      <w:r w:rsidRPr="007D607E">
        <w:t xml:space="preserve">(5), 779-789. </w:t>
      </w:r>
      <w:hyperlink r:id="rId15" w:history="1">
        <w:r w:rsidRPr="007D607E">
          <w:rPr>
            <w:rStyle w:val="Hyperlink"/>
          </w:rPr>
          <w:t>https://doi.org/10.1007/s10802-013-9822-0</w:t>
        </w:r>
      </w:hyperlink>
      <w:r w:rsidRPr="007D607E">
        <w:t xml:space="preserve"> </w:t>
      </w:r>
    </w:p>
    <w:p w14:paraId="0364E960" w14:textId="77777777" w:rsidR="007D607E" w:rsidRPr="007D607E" w:rsidRDefault="007D607E" w:rsidP="007D607E">
      <w:pPr>
        <w:pStyle w:val="EndNoteBibliography"/>
      </w:pPr>
    </w:p>
    <w:p w14:paraId="1FCFEC44" w14:textId="77777777" w:rsidR="007D607E" w:rsidRPr="007D607E" w:rsidRDefault="007D607E" w:rsidP="007D607E">
      <w:pPr>
        <w:pStyle w:val="EndNoteBibliography"/>
        <w:ind w:left="720" w:hanging="720"/>
      </w:pPr>
      <w:r w:rsidRPr="007D607E">
        <w:t xml:space="preserve">Canetto, S. S. (2008). Women and suicidal behavior: a cultural analysis. </w:t>
      </w:r>
      <w:r w:rsidRPr="007D607E">
        <w:rPr>
          <w:i/>
        </w:rPr>
        <w:t>American Journal of Orthopsychiatry, 78</w:t>
      </w:r>
      <w:r w:rsidRPr="007D607E">
        <w:t xml:space="preserve">(2), 259. </w:t>
      </w:r>
    </w:p>
    <w:p w14:paraId="6CB51CF6" w14:textId="77777777" w:rsidR="007D607E" w:rsidRPr="007D607E" w:rsidRDefault="007D607E" w:rsidP="007D607E">
      <w:pPr>
        <w:pStyle w:val="EndNoteBibliography"/>
      </w:pPr>
    </w:p>
    <w:p w14:paraId="52DC669A" w14:textId="2C6449D1" w:rsidR="007D607E" w:rsidRPr="007D607E" w:rsidRDefault="007D607E" w:rsidP="007D607E">
      <w:pPr>
        <w:pStyle w:val="EndNoteBibliography"/>
        <w:ind w:left="720" w:hanging="720"/>
      </w:pPr>
      <w:r w:rsidRPr="007D607E">
        <w:t xml:space="preserve">Canetto, S. S. (2015). Suicidal Behaviors Among Muslim Women. </w:t>
      </w:r>
      <w:r w:rsidRPr="007D607E">
        <w:rPr>
          <w:i/>
        </w:rPr>
        <w:t>Crisis, 36</w:t>
      </w:r>
      <w:r w:rsidRPr="007D607E">
        <w:t xml:space="preserve">(6), 447-458. </w:t>
      </w:r>
      <w:hyperlink r:id="rId16" w:history="1">
        <w:r w:rsidRPr="007D607E">
          <w:rPr>
            <w:rStyle w:val="Hyperlink"/>
          </w:rPr>
          <w:t>https://doi.org/10.1027/0227-5910/a000347</w:t>
        </w:r>
      </w:hyperlink>
      <w:r w:rsidRPr="007D607E">
        <w:t xml:space="preserve"> </w:t>
      </w:r>
    </w:p>
    <w:p w14:paraId="2D165BD0" w14:textId="77777777" w:rsidR="007D607E" w:rsidRPr="007D607E" w:rsidRDefault="007D607E" w:rsidP="007D607E">
      <w:pPr>
        <w:pStyle w:val="EndNoteBibliography"/>
      </w:pPr>
    </w:p>
    <w:p w14:paraId="5EC0F9DD" w14:textId="77777777" w:rsidR="007D607E" w:rsidRPr="007D607E" w:rsidRDefault="007D607E" w:rsidP="007D607E">
      <w:pPr>
        <w:pStyle w:val="EndNoteBibliography"/>
        <w:ind w:left="720" w:hanging="720"/>
      </w:pPr>
      <w:r w:rsidRPr="007D607E">
        <w:t xml:space="preserve">Chan, S. (2013). Suicide and culture: understanding the context. </w:t>
      </w:r>
      <w:r w:rsidRPr="007D607E">
        <w:rPr>
          <w:i/>
        </w:rPr>
        <w:t>East Asian Archives of Psychiatry, 23</w:t>
      </w:r>
      <w:r w:rsidRPr="007D607E">
        <w:t xml:space="preserve">(3), 134. </w:t>
      </w:r>
    </w:p>
    <w:p w14:paraId="74F27381" w14:textId="77777777" w:rsidR="007D607E" w:rsidRPr="007D607E" w:rsidRDefault="007D607E" w:rsidP="007D607E">
      <w:pPr>
        <w:pStyle w:val="EndNoteBibliography"/>
      </w:pPr>
    </w:p>
    <w:p w14:paraId="083B53D4" w14:textId="204BB3B1" w:rsidR="007D607E" w:rsidRPr="007D607E" w:rsidRDefault="007D607E" w:rsidP="007D607E">
      <w:pPr>
        <w:pStyle w:val="EndNoteBibliography"/>
        <w:ind w:left="720" w:hanging="720"/>
      </w:pPr>
      <w:r w:rsidRPr="007D607E">
        <w:t xml:space="preserve">Chan, W. S., Law, C. K., Liu, K. Y., Wong, P. W., Law, Y. W., &amp; Yip, P. S. (2009, Apr). Suicidality in Chinese adolescents in Hong Kong: the role of family and cultural influences. </w:t>
      </w:r>
      <w:r w:rsidRPr="007D607E">
        <w:rPr>
          <w:i/>
        </w:rPr>
        <w:t>Soc Psychiatry Psychiatr Epidemiol, 44</w:t>
      </w:r>
      <w:r w:rsidRPr="007D607E">
        <w:t xml:space="preserve">(4), 278-284. </w:t>
      </w:r>
      <w:hyperlink r:id="rId17" w:history="1">
        <w:r w:rsidRPr="007D607E">
          <w:rPr>
            <w:rStyle w:val="Hyperlink"/>
          </w:rPr>
          <w:t>https://doi.org/10.1007/s00127-008-0434-x</w:t>
        </w:r>
      </w:hyperlink>
      <w:r w:rsidRPr="007D607E">
        <w:t xml:space="preserve"> </w:t>
      </w:r>
    </w:p>
    <w:p w14:paraId="439C3A53" w14:textId="77777777" w:rsidR="007D607E" w:rsidRPr="007D607E" w:rsidRDefault="007D607E" w:rsidP="007D607E">
      <w:pPr>
        <w:pStyle w:val="EndNoteBibliography"/>
      </w:pPr>
    </w:p>
    <w:p w14:paraId="25E3F97F" w14:textId="08D1FD70" w:rsidR="007D607E" w:rsidRPr="007D607E" w:rsidRDefault="007D607E" w:rsidP="007D607E">
      <w:pPr>
        <w:pStyle w:val="EndNoteBibliography"/>
        <w:ind w:left="720" w:hanging="720"/>
      </w:pPr>
      <w:r w:rsidRPr="007D607E">
        <w:t xml:space="preserve">Chu, C., Buchman-Schmitt, J. M., Stanley, I. H., Hom, M. A., Tucker, R. P., Hagan, C. R., Rogers, M. L., Podlogar, M. C., Chiurliza, B., Ringer, F. B., Michaels, M. S., Patros, C. H. G., &amp; Joiner Jr, T. E. (2017). The interpersonal theory of suicide: A systematic review and meta-analysis of a decade of cross-national research. </w:t>
      </w:r>
      <w:r w:rsidRPr="007D607E">
        <w:rPr>
          <w:i/>
        </w:rPr>
        <w:t>Psychol Bull, 143</w:t>
      </w:r>
      <w:r w:rsidRPr="007D607E">
        <w:t xml:space="preserve">(12), 1313-1345. </w:t>
      </w:r>
      <w:hyperlink r:id="rId18" w:history="1">
        <w:r w:rsidRPr="007D607E">
          <w:rPr>
            <w:rStyle w:val="Hyperlink"/>
          </w:rPr>
          <w:t>https://doi.org/10.1037/bul0000123</w:t>
        </w:r>
      </w:hyperlink>
      <w:r w:rsidRPr="007D607E">
        <w:t xml:space="preserve"> </w:t>
      </w:r>
    </w:p>
    <w:p w14:paraId="059376EC" w14:textId="77777777" w:rsidR="007D607E" w:rsidRPr="007D607E" w:rsidRDefault="007D607E" w:rsidP="007D607E">
      <w:pPr>
        <w:pStyle w:val="EndNoteBibliography"/>
      </w:pPr>
    </w:p>
    <w:p w14:paraId="38A60EF0" w14:textId="77777777" w:rsidR="007D607E" w:rsidRPr="007D607E" w:rsidRDefault="007D607E" w:rsidP="007D607E">
      <w:pPr>
        <w:pStyle w:val="EndNoteBibliography"/>
        <w:ind w:left="720" w:hanging="720"/>
      </w:pPr>
      <w:r w:rsidRPr="007D607E">
        <w:t xml:space="preserve">Crivello, G., Boyden, J., &amp; Pankhurst, A. (2019). ‘Motherhood in childhood’: Generational change in Ethiopia. </w:t>
      </w:r>
      <w:r w:rsidRPr="007D607E">
        <w:rPr>
          <w:i/>
        </w:rPr>
        <w:t>Feminist Encounters: A Journal of Critical Studies in Culture and Politics, 3</w:t>
      </w:r>
      <w:r w:rsidRPr="007D607E">
        <w:t xml:space="preserve">(1-2). </w:t>
      </w:r>
    </w:p>
    <w:p w14:paraId="3EAC530B" w14:textId="77777777" w:rsidR="007D607E" w:rsidRPr="007D607E" w:rsidRDefault="007D607E" w:rsidP="007D607E">
      <w:pPr>
        <w:pStyle w:val="EndNoteBibliography"/>
      </w:pPr>
    </w:p>
    <w:p w14:paraId="33EBCC5F" w14:textId="77777777" w:rsidR="007D607E" w:rsidRPr="007D607E" w:rsidRDefault="007D607E" w:rsidP="007D607E">
      <w:pPr>
        <w:pStyle w:val="EndNoteBibliography"/>
        <w:ind w:left="720" w:hanging="720"/>
      </w:pPr>
      <w:r w:rsidRPr="007D607E">
        <w:t xml:space="preserve">Dahlem, N. W., Zimet, G. D., &amp; Walker, R. R. (1991). The multidimensional scale of perceived social support: a confirmation study. </w:t>
      </w:r>
      <w:r w:rsidRPr="007D607E">
        <w:rPr>
          <w:i/>
        </w:rPr>
        <w:t>Journal of clinical psychology, 47</w:t>
      </w:r>
      <w:r w:rsidRPr="007D607E">
        <w:t xml:space="preserve">(6), 756-761. </w:t>
      </w:r>
    </w:p>
    <w:p w14:paraId="03DB1C11" w14:textId="77777777" w:rsidR="007D607E" w:rsidRPr="007D607E" w:rsidRDefault="007D607E" w:rsidP="007D607E">
      <w:pPr>
        <w:pStyle w:val="EndNoteBibliography"/>
      </w:pPr>
    </w:p>
    <w:p w14:paraId="29F0421D" w14:textId="77777777" w:rsidR="007D607E" w:rsidRPr="007D607E" w:rsidRDefault="007D607E" w:rsidP="007D607E">
      <w:pPr>
        <w:pStyle w:val="EndNoteBibliography"/>
        <w:ind w:left="720" w:hanging="720"/>
      </w:pPr>
      <w:r w:rsidRPr="007D607E">
        <w:t xml:space="preserve">Das, J., Do, Q. T., Friedman, J., McKenzie, D., &amp; Scott, K. (2007, Aug). Mental health and poverty in developing countries: Revisiting the relationship. </w:t>
      </w:r>
      <w:r w:rsidRPr="007D607E">
        <w:rPr>
          <w:i/>
        </w:rPr>
        <w:t>Social science &amp; medicine, 65</w:t>
      </w:r>
      <w:r w:rsidRPr="007D607E">
        <w:t xml:space="preserve">(3), 467-480. &lt;Go to ISI&gt;://000248553800006 </w:t>
      </w:r>
    </w:p>
    <w:p w14:paraId="09919725" w14:textId="77777777" w:rsidR="007D607E" w:rsidRPr="007D607E" w:rsidRDefault="007D607E" w:rsidP="007D607E">
      <w:pPr>
        <w:pStyle w:val="EndNoteBibliography"/>
      </w:pPr>
    </w:p>
    <w:p w14:paraId="70367D66" w14:textId="77777777" w:rsidR="007D607E" w:rsidRPr="007D607E" w:rsidRDefault="007D607E" w:rsidP="007D607E">
      <w:pPr>
        <w:pStyle w:val="EndNoteBibliography"/>
        <w:ind w:left="720" w:hanging="720"/>
      </w:pPr>
      <w:r w:rsidRPr="007D607E">
        <w:t xml:space="preserve">Devries, K., Watts, C., Yoshihama, M., Kiss, L., Schraiber, L. B., Deyessa, N., Heise, L., Durand, J., Mbwambo, J., &amp; Jansen, H. (2011). Violence against women is strongly associated with suicide attempts: evidence from the WHO multi-country study on women’s health and domestic violence against women. </w:t>
      </w:r>
      <w:r w:rsidRPr="007D607E">
        <w:rPr>
          <w:i/>
        </w:rPr>
        <w:t>Social science &amp; medicine, 73</w:t>
      </w:r>
      <w:r w:rsidRPr="007D607E">
        <w:t xml:space="preserve">(1), 79-86. </w:t>
      </w:r>
    </w:p>
    <w:p w14:paraId="3F80BCEF" w14:textId="77777777" w:rsidR="007D607E" w:rsidRPr="007D607E" w:rsidRDefault="007D607E" w:rsidP="007D607E">
      <w:pPr>
        <w:pStyle w:val="EndNoteBibliography"/>
      </w:pPr>
    </w:p>
    <w:p w14:paraId="72DB7938" w14:textId="4B42226D" w:rsidR="007D607E" w:rsidRPr="007D607E" w:rsidRDefault="007D607E" w:rsidP="007D607E">
      <w:pPr>
        <w:pStyle w:val="EndNoteBibliography"/>
        <w:ind w:left="720" w:hanging="720"/>
      </w:pPr>
      <w:r w:rsidRPr="007D607E">
        <w:t xml:space="preserve">Duberstein, P. R., Conwell, Y., Conner, K. R., Eberly, S., Evinger, J. S., &amp; Caine, E. D. (2004, Oct). Poor social integration and suicide: fact or artifact? A case-control study. </w:t>
      </w:r>
      <w:r w:rsidRPr="007D607E">
        <w:rPr>
          <w:i/>
        </w:rPr>
        <w:t>Psychol Med, 34</w:t>
      </w:r>
      <w:r w:rsidRPr="007D607E">
        <w:t xml:space="preserve">(7), 1331-1337. </w:t>
      </w:r>
      <w:hyperlink r:id="rId19" w:history="1">
        <w:r w:rsidRPr="007D607E">
          <w:rPr>
            <w:rStyle w:val="Hyperlink"/>
          </w:rPr>
          <w:t>https://doi.org/10.1017/s0033291704002600</w:t>
        </w:r>
      </w:hyperlink>
      <w:r w:rsidRPr="007D607E">
        <w:t xml:space="preserve"> </w:t>
      </w:r>
    </w:p>
    <w:p w14:paraId="18C5AB4E" w14:textId="77777777" w:rsidR="007D607E" w:rsidRPr="007D607E" w:rsidRDefault="007D607E" w:rsidP="007D607E">
      <w:pPr>
        <w:pStyle w:val="EndNoteBibliography"/>
      </w:pPr>
    </w:p>
    <w:p w14:paraId="32DB01E3" w14:textId="0E87015F" w:rsidR="007D607E" w:rsidRPr="007D607E" w:rsidRDefault="007D607E" w:rsidP="007D607E">
      <w:pPr>
        <w:pStyle w:val="EndNoteBibliography"/>
        <w:ind w:left="720" w:hanging="720"/>
      </w:pPr>
      <w:r w:rsidRPr="007D607E">
        <w:t xml:space="preserve">Edhborg, M., Nasreen, H. E., &amp; Kabir, Z. N. (2015, 2015/01/01). “I can't stop worrying about everything”—Experiences of rural Bangladeshi women during the first postpartum </w:t>
      </w:r>
      <w:r w:rsidRPr="007D607E">
        <w:lastRenderedPageBreak/>
        <w:t xml:space="preserve">months. </w:t>
      </w:r>
      <w:r w:rsidRPr="007D607E">
        <w:rPr>
          <w:i/>
        </w:rPr>
        <w:t>International journal of qualitative studies on health and well-being, 10</w:t>
      </w:r>
      <w:r w:rsidRPr="007D607E">
        <w:t xml:space="preserve">(1), 26226. </w:t>
      </w:r>
      <w:hyperlink r:id="rId20" w:history="1">
        <w:r w:rsidRPr="007D607E">
          <w:rPr>
            <w:rStyle w:val="Hyperlink"/>
          </w:rPr>
          <w:t>https://doi.org/10.3402/qhw.v10.26226</w:t>
        </w:r>
      </w:hyperlink>
      <w:r w:rsidRPr="007D607E">
        <w:t xml:space="preserve"> </w:t>
      </w:r>
    </w:p>
    <w:p w14:paraId="48C77EEB" w14:textId="77777777" w:rsidR="007D607E" w:rsidRPr="007D607E" w:rsidRDefault="007D607E" w:rsidP="007D607E">
      <w:pPr>
        <w:pStyle w:val="EndNoteBibliography"/>
      </w:pPr>
    </w:p>
    <w:p w14:paraId="61695C6D" w14:textId="693C9224" w:rsidR="007D607E" w:rsidRPr="007D607E" w:rsidRDefault="007D607E" w:rsidP="007D607E">
      <w:pPr>
        <w:pStyle w:val="EndNoteBibliography"/>
        <w:ind w:left="720" w:hanging="720"/>
      </w:pPr>
      <w:r w:rsidRPr="007D607E">
        <w:t xml:space="preserve">Fleischmann, A., Arensman, E., Berman, A., Carli, V., De Leo, D., Hadlaczky, G., Howlader, S., Vijayakumar, L., Wasserman, D., &amp; Saxena, S. (2016, Feb). Overview evidence on interventions for population suicide with an eye to identifying best-supported strategies for LMICs. </w:t>
      </w:r>
      <w:r w:rsidRPr="007D607E">
        <w:rPr>
          <w:i/>
        </w:rPr>
        <w:t>Global Mental Health, 3</w:t>
      </w:r>
      <w:r w:rsidRPr="007D607E">
        <w:t xml:space="preserve">, Article e5. </w:t>
      </w:r>
      <w:hyperlink r:id="rId21" w:history="1">
        <w:r w:rsidRPr="007D607E">
          <w:rPr>
            <w:rStyle w:val="Hyperlink"/>
          </w:rPr>
          <w:t>https://doi.org/10.1017/gmh.2015.27</w:t>
        </w:r>
      </w:hyperlink>
      <w:r w:rsidRPr="007D607E">
        <w:t xml:space="preserve"> </w:t>
      </w:r>
    </w:p>
    <w:p w14:paraId="3739511A" w14:textId="77777777" w:rsidR="007D607E" w:rsidRPr="007D607E" w:rsidRDefault="007D607E" w:rsidP="007D607E">
      <w:pPr>
        <w:pStyle w:val="EndNoteBibliography"/>
      </w:pPr>
    </w:p>
    <w:p w14:paraId="00A63AA7" w14:textId="3F2606FC" w:rsidR="007D607E" w:rsidRPr="007D607E" w:rsidRDefault="007D607E" w:rsidP="007D607E">
      <w:pPr>
        <w:pStyle w:val="EndNoteBibliography"/>
        <w:ind w:left="720" w:hanging="720"/>
      </w:pPr>
      <w:r w:rsidRPr="007D607E">
        <w:t xml:space="preserve">Fleischmann, A., Arensman, E., Berman, A., Carli, V., De Leo, D., Hadlaczky, G., Howlader, S., Vijayakumar, L., Wasserman, D., &amp; Saxena, S. (2016). Overview evidence on interventions for population suicide with an eye to identifying best-supported strategies for LMICs. </w:t>
      </w:r>
      <w:r w:rsidRPr="007D607E">
        <w:rPr>
          <w:i/>
        </w:rPr>
        <w:t>Global Mental Health, 3</w:t>
      </w:r>
      <w:r w:rsidRPr="007D607E">
        <w:t xml:space="preserve">, e5, Article e5. </w:t>
      </w:r>
      <w:hyperlink r:id="rId22" w:history="1">
        <w:r w:rsidRPr="007D607E">
          <w:rPr>
            <w:rStyle w:val="Hyperlink"/>
          </w:rPr>
          <w:t>https://doi.org/10.1017/gmh.2015.27</w:t>
        </w:r>
      </w:hyperlink>
      <w:r w:rsidRPr="007D607E">
        <w:t xml:space="preserve"> </w:t>
      </w:r>
    </w:p>
    <w:p w14:paraId="12B2B960" w14:textId="77777777" w:rsidR="007D607E" w:rsidRPr="007D607E" w:rsidRDefault="007D607E" w:rsidP="007D607E">
      <w:pPr>
        <w:pStyle w:val="EndNoteBibliography"/>
      </w:pPr>
    </w:p>
    <w:p w14:paraId="6AB472D9" w14:textId="2BD2926A" w:rsidR="007D607E" w:rsidRPr="007D607E" w:rsidRDefault="007D607E" w:rsidP="007D607E">
      <w:pPr>
        <w:pStyle w:val="EndNoteBibliography"/>
        <w:ind w:left="720" w:hanging="720"/>
      </w:pPr>
      <w:r w:rsidRPr="007D607E">
        <w:t xml:space="preserve">Fuhr, D. C., Calvert, C., Ronsmans, C., Chandra, P. S., Sikander, S., De Silva, M. J., &amp; Patel, V. (2014, 2014/08/01/). Contribution of suicide and injuries to pregnancy-related mortality in low-income and middle-income countries: a systematic review and meta-analysis. </w:t>
      </w:r>
      <w:r w:rsidRPr="007D607E">
        <w:rPr>
          <w:i/>
        </w:rPr>
        <w:t>The Lancet Psychiatry, 1</w:t>
      </w:r>
      <w:r w:rsidRPr="007D607E">
        <w:t xml:space="preserve">(3), 213-225. </w:t>
      </w:r>
      <w:hyperlink r:id="rId23" w:history="1">
        <w:r w:rsidRPr="007D607E">
          <w:rPr>
            <w:rStyle w:val="Hyperlink"/>
          </w:rPr>
          <w:t>https://doi.org/https://doi.org/10.1016/S2215-0366(14)70282-2</w:t>
        </w:r>
      </w:hyperlink>
      <w:r w:rsidRPr="007D607E">
        <w:t xml:space="preserve"> </w:t>
      </w:r>
    </w:p>
    <w:p w14:paraId="496C669B" w14:textId="77777777" w:rsidR="007D607E" w:rsidRPr="007D607E" w:rsidRDefault="007D607E" w:rsidP="007D607E">
      <w:pPr>
        <w:pStyle w:val="EndNoteBibliography"/>
      </w:pPr>
    </w:p>
    <w:p w14:paraId="78CC599A" w14:textId="4A811253" w:rsidR="007D607E" w:rsidRPr="007D607E" w:rsidRDefault="007D607E" w:rsidP="007D607E">
      <w:pPr>
        <w:pStyle w:val="EndNoteBibliography"/>
        <w:ind w:left="720" w:hanging="720"/>
      </w:pPr>
      <w:r w:rsidRPr="007D607E">
        <w:t xml:space="preserve">Gallis, J. A., Maselko, J., O'Donnell, K., Song, K., Saqib, K., Turner, E. L., &amp; Sikander, S. (2018). Criterion-related validity and reliability of the Urdu version of the patient health questionnaire in a sample of community-based pregnant women in Pakistan. </w:t>
      </w:r>
      <w:r w:rsidRPr="007D607E">
        <w:rPr>
          <w:i/>
        </w:rPr>
        <w:t>PeerJ, 6</w:t>
      </w:r>
      <w:r w:rsidRPr="007D607E">
        <w:t xml:space="preserve">, e5185. </w:t>
      </w:r>
      <w:hyperlink r:id="rId24" w:history="1">
        <w:r w:rsidRPr="007D607E">
          <w:rPr>
            <w:rStyle w:val="Hyperlink"/>
          </w:rPr>
          <w:t>https://doi.org/10.7717/peerj.5185</w:t>
        </w:r>
      </w:hyperlink>
      <w:r w:rsidRPr="007D607E">
        <w:t xml:space="preserve"> </w:t>
      </w:r>
    </w:p>
    <w:p w14:paraId="6ECB4E72" w14:textId="77777777" w:rsidR="007D607E" w:rsidRPr="007D607E" w:rsidRDefault="007D607E" w:rsidP="007D607E">
      <w:pPr>
        <w:pStyle w:val="EndNoteBibliography"/>
      </w:pPr>
    </w:p>
    <w:p w14:paraId="3586F544" w14:textId="53F7DD42" w:rsidR="007D607E" w:rsidRPr="007D607E" w:rsidRDefault="007D607E" w:rsidP="007D607E">
      <w:pPr>
        <w:pStyle w:val="EndNoteBibliography"/>
        <w:ind w:left="720" w:hanging="720"/>
      </w:pPr>
      <w:r w:rsidRPr="007D607E">
        <w:t>Garman, E. C., Cois, A., Schneider, M., Lund, C. J. S. P., &amp; Epidemiology, P. (2019, October 01). Association between perinatal depressive symptoms and suicidal risk among low-income South African women: a longitudinal study [journal article].</w:t>
      </w:r>
      <w:r w:rsidRPr="007D607E">
        <w:rPr>
          <w:i/>
        </w:rPr>
        <w:t xml:space="preserve"> 54</w:t>
      </w:r>
      <w:r w:rsidRPr="007D607E">
        <w:t xml:space="preserve">(10), 1219-1230. </w:t>
      </w:r>
      <w:hyperlink r:id="rId25" w:history="1">
        <w:r w:rsidRPr="007D607E">
          <w:rPr>
            <w:rStyle w:val="Hyperlink"/>
          </w:rPr>
          <w:t>https://doi.org/10.1007/s00127-019-01730-w</w:t>
        </w:r>
      </w:hyperlink>
      <w:r w:rsidRPr="007D607E">
        <w:t xml:space="preserve"> </w:t>
      </w:r>
    </w:p>
    <w:p w14:paraId="4F6F8C39" w14:textId="77777777" w:rsidR="007D607E" w:rsidRPr="007D607E" w:rsidRDefault="007D607E" w:rsidP="007D607E">
      <w:pPr>
        <w:pStyle w:val="EndNoteBibliography"/>
      </w:pPr>
    </w:p>
    <w:p w14:paraId="006096BF" w14:textId="362B1205" w:rsidR="007D607E" w:rsidRPr="007D607E" w:rsidRDefault="007D607E" w:rsidP="007D607E">
      <w:pPr>
        <w:pStyle w:val="EndNoteBibliography"/>
        <w:ind w:left="720" w:hanging="720"/>
      </w:pPr>
      <w:r w:rsidRPr="007D607E">
        <w:t xml:space="preserve">Garrison-Desany, H. M., Lasater, M. E., Luitel, N. P., Rimal, D., Pun, D., Shrestha, S., Tol, W., &amp; Surkan, P. J. (2020, 2020/11/01). Suicidal ideation among Nepali widows: an exploratory study of risk factors and comorbid psychosocial problems. </w:t>
      </w:r>
      <w:r w:rsidRPr="007D607E">
        <w:rPr>
          <w:i/>
        </w:rPr>
        <w:t>Soc Psychiatry Psychiatr Epidemiol, 55</w:t>
      </w:r>
      <w:r w:rsidRPr="007D607E">
        <w:t xml:space="preserve">(11), 1535-1545. </w:t>
      </w:r>
      <w:hyperlink r:id="rId26" w:history="1">
        <w:r w:rsidRPr="007D607E">
          <w:rPr>
            <w:rStyle w:val="Hyperlink"/>
          </w:rPr>
          <w:t>https://doi.org/10.1007/s00127-020-01932-7</w:t>
        </w:r>
      </w:hyperlink>
      <w:r w:rsidRPr="007D607E">
        <w:t xml:space="preserve"> </w:t>
      </w:r>
    </w:p>
    <w:p w14:paraId="1F0D6A2D" w14:textId="77777777" w:rsidR="007D607E" w:rsidRPr="007D607E" w:rsidRDefault="007D607E" w:rsidP="007D607E">
      <w:pPr>
        <w:pStyle w:val="EndNoteBibliography"/>
      </w:pPr>
    </w:p>
    <w:p w14:paraId="38B6D07A" w14:textId="55C355E1" w:rsidR="007D607E" w:rsidRPr="007D607E" w:rsidRDefault="007D607E" w:rsidP="007D607E">
      <w:pPr>
        <w:pStyle w:val="EndNoteBibliography"/>
        <w:ind w:left="720" w:hanging="720"/>
      </w:pPr>
      <w:r w:rsidRPr="007D607E">
        <w:t xml:space="preserve">Gausia, K., Fisher, C., Ali, M., &amp; Oosthuizen, J. (2009, May 26). Antenatal depression and suicidal ideation among rural Bangladeshi women: a community-based study [journal article]. </w:t>
      </w:r>
      <w:r w:rsidRPr="007D607E">
        <w:rPr>
          <w:i/>
        </w:rPr>
        <w:t>Archives of Women's Mental Health, 12</w:t>
      </w:r>
      <w:r w:rsidRPr="007D607E">
        <w:t xml:space="preserve">(5), 351. </w:t>
      </w:r>
      <w:hyperlink r:id="rId27" w:history="1">
        <w:r w:rsidRPr="007D607E">
          <w:rPr>
            <w:rStyle w:val="Hyperlink"/>
          </w:rPr>
          <w:t>https://doi.org/10.1007/s00737-009-0080-7</w:t>
        </w:r>
      </w:hyperlink>
      <w:r w:rsidRPr="007D607E">
        <w:t xml:space="preserve"> </w:t>
      </w:r>
    </w:p>
    <w:p w14:paraId="419C16AE" w14:textId="77777777" w:rsidR="007D607E" w:rsidRPr="007D607E" w:rsidRDefault="007D607E" w:rsidP="007D607E">
      <w:pPr>
        <w:pStyle w:val="EndNoteBibliography"/>
      </w:pPr>
    </w:p>
    <w:p w14:paraId="3DAE4FF6" w14:textId="77777777" w:rsidR="007D607E" w:rsidRPr="007D607E" w:rsidRDefault="007D607E" w:rsidP="007D607E">
      <w:pPr>
        <w:pStyle w:val="EndNoteBibliography"/>
        <w:ind w:left="720" w:hanging="720"/>
      </w:pPr>
      <w:r w:rsidRPr="007D607E">
        <w:t xml:space="preserve">Gorman, L. L., O'Hara, M. W., Figueiredo, B., Hayes, S., Jacquemain, F., Kammerer, M. H., Klier, C. M., Rosi, S., Seneviratne, G., &amp; Sutter-Dallay, A.-L. (2004). Adaptation of the structured clinical interview for DSM-IV disorders for assessing depression in women during pregnancy and post-partum across countries and cultures. </w:t>
      </w:r>
      <w:r w:rsidRPr="007D607E">
        <w:rPr>
          <w:i/>
        </w:rPr>
        <w:t>The British Journal of Psychiatry, 184</w:t>
      </w:r>
      <w:r w:rsidRPr="007D607E">
        <w:t xml:space="preserve">(S46), s17-s23. </w:t>
      </w:r>
    </w:p>
    <w:p w14:paraId="6B88EFEB" w14:textId="77777777" w:rsidR="007D607E" w:rsidRPr="007D607E" w:rsidRDefault="007D607E" w:rsidP="007D607E">
      <w:pPr>
        <w:pStyle w:val="EndNoteBibliography"/>
      </w:pPr>
    </w:p>
    <w:p w14:paraId="68BCD4AD" w14:textId="77777777" w:rsidR="007D607E" w:rsidRPr="007D607E" w:rsidRDefault="007D607E" w:rsidP="007D607E">
      <w:pPr>
        <w:pStyle w:val="EndNoteBibliography"/>
        <w:ind w:left="720" w:hanging="720"/>
      </w:pPr>
      <w:r w:rsidRPr="007D607E">
        <w:t xml:space="preserve">Hagaman, A., LeMasters, K., Zivich, P. N., Sikander, S., Bates, L. M., Bhalotra, S., Chung, E. O., Zaidi, A., &amp; Maselko, J. (2021). Longitudinal effects of perinatal social support on maternal depression: a marginal structural modelling approach. </w:t>
      </w:r>
      <w:r w:rsidRPr="007D607E">
        <w:rPr>
          <w:i/>
        </w:rPr>
        <w:t>J Epidemiol Community Health</w:t>
      </w:r>
      <w:r w:rsidRPr="007D607E">
        <w:t xml:space="preserve">. </w:t>
      </w:r>
    </w:p>
    <w:p w14:paraId="0D24F40F" w14:textId="77777777" w:rsidR="007D607E" w:rsidRPr="007D607E" w:rsidRDefault="007D607E" w:rsidP="007D607E">
      <w:pPr>
        <w:pStyle w:val="EndNoteBibliography"/>
      </w:pPr>
    </w:p>
    <w:p w14:paraId="1EBADE6C" w14:textId="3580ECE8" w:rsidR="007D607E" w:rsidRPr="007D607E" w:rsidRDefault="007D607E" w:rsidP="007D607E">
      <w:pPr>
        <w:pStyle w:val="EndNoteBibliography"/>
        <w:ind w:left="720" w:hanging="720"/>
      </w:pPr>
      <w:r w:rsidRPr="007D607E">
        <w:lastRenderedPageBreak/>
        <w:t xml:space="preserve">Hagaman, A. K., Khadka, S., Wutich, A., Lohani, S., &amp; Kohrt, B. A. (2018, September 01). Suicide in Nepal: Qualitative Findings from a Modified Case-Series Psychological Autopsy Investigation of Suicide Deaths [journal article]. </w:t>
      </w:r>
      <w:r w:rsidRPr="007D607E">
        <w:rPr>
          <w:i/>
        </w:rPr>
        <w:t>Culture, Medicine, and Psychiatry, 42</w:t>
      </w:r>
      <w:r w:rsidRPr="007D607E">
        <w:t xml:space="preserve">(3), 704-734. </w:t>
      </w:r>
      <w:hyperlink r:id="rId28" w:history="1">
        <w:r w:rsidRPr="007D607E">
          <w:rPr>
            <w:rStyle w:val="Hyperlink"/>
          </w:rPr>
          <w:t>https://doi.org/10.1007/s11013-018-9585-8</w:t>
        </w:r>
      </w:hyperlink>
      <w:r w:rsidRPr="007D607E">
        <w:t xml:space="preserve"> </w:t>
      </w:r>
    </w:p>
    <w:p w14:paraId="7A2BF91E" w14:textId="77777777" w:rsidR="007D607E" w:rsidRPr="007D607E" w:rsidRDefault="007D607E" w:rsidP="007D607E">
      <w:pPr>
        <w:pStyle w:val="EndNoteBibliography"/>
      </w:pPr>
    </w:p>
    <w:p w14:paraId="773908C7" w14:textId="25CBE0DA" w:rsidR="007D607E" w:rsidRPr="007D607E" w:rsidRDefault="007D607E" w:rsidP="007D607E">
      <w:pPr>
        <w:pStyle w:val="EndNoteBibliography"/>
        <w:ind w:left="720" w:hanging="720"/>
      </w:pPr>
      <w:r w:rsidRPr="007D607E">
        <w:t xml:space="preserve">Halim, N., Beard, J., Mesic, A., Patel, A., Henderson, D., &amp; Hibberd, P. (2017, 2017/11/21/). Intimate partner violence during pregnancy and perinatal mental disorders in low and lower middle income countries: A systematic review of literature, 1990–2017. </w:t>
      </w:r>
      <w:r w:rsidRPr="007D607E">
        <w:rPr>
          <w:i/>
        </w:rPr>
        <w:t>Clinical Psychology Review</w:t>
      </w:r>
      <w:r w:rsidRPr="007D607E">
        <w:t xml:space="preserve">. </w:t>
      </w:r>
      <w:hyperlink r:id="rId29" w:history="1">
        <w:r w:rsidRPr="007D607E">
          <w:rPr>
            <w:rStyle w:val="Hyperlink"/>
          </w:rPr>
          <w:t>https://doi.org/https://doi.org/10.1016/j.cpr.2017.11.004</w:t>
        </w:r>
      </w:hyperlink>
      <w:r w:rsidRPr="007D607E">
        <w:t xml:space="preserve"> </w:t>
      </w:r>
    </w:p>
    <w:p w14:paraId="034A2EBC" w14:textId="77777777" w:rsidR="007D607E" w:rsidRPr="007D607E" w:rsidRDefault="007D607E" w:rsidP="007D607E">
      <w:pPr>
        <w:pStyle w:val="EndNoteBibliography"/>
      </w:pPr>
    </w:p>
    <w:p w14:paraId="3C43704E" w14:textId="6DC87147" w:rsidR="007D607E" w:rsidRPr="007D607E" w:rsidRDefault="007D607E" w:rsidP="007D607E">
      <w:pPr>
        <w:pStyle w:val="EndNoteBibliography"/>
        <w:ind w:left="720" w:hanging="720"/>
      </w:pPr>
      <w:r w:rsidRPr="007D607E">
        <w:t xml:space="preserve">Huang, H., Faisal-Cury, A., Chan, Y.-F., Tabb, K., Katon, W., &amp; Menezes, P. R. (2012, 2012/04/01). Suicidal ideation during pregnancy: prevalence and associated factors among low-income women in São Paulo, Brazil. </w:t>
      </w:r>
      <w:r w:rsidRPr="007D607E">
        <w:rPr>
          <w:i/>
        </w:rPr>
        <w:t>Archives of Women's Mental Health, 15</w:t>
      </w:r>
      <w:r w:rsidRPr="007D607E">
        <w:t xml:space="preserve">(2), 135-138. </w:t>
      </w:r>
      <w:hyperlink r:id="rId30" w:history="1">
        <w:r w:rsidRPr="007D607E">
          <w:rPr>
            <w:rStyle w:val="Hyperlink"/>
          </w:rPr>
          <w:t>https://doi.org/10.1007/s00737-012-0263-5</w:t>
        </w:r>
      </w:hyperlink>
      <w:r w:rsidRPr="007D607E">
        <w:t xml:space="preserve"> </w:t>
      </w:r>
    </w:p>
    <w:p w14:paraId="3FC6BCEB" w14:textId="77777777" w:rsidR="007D607E" w:rsidRPr="007D607E" w:rsidRDefault="007D607E" w:rsidP="007D607E">
      <w:pPr>
        <w:pStyle w:val="EndNoteBibliography"/>
      </w:pPr>
    </w:p>
    <w:p w14:paraId="448763FB" w14:textId="77777777" w:rsidR="007D607E" w:rsidRPr="007D607E" w:rsidRDefault="007D607E" w:rsidP="007D607E">
      <w:pPr>
        <w:pStyle w:val="EndNoteBibliography"/>
        <w:ind w:left="720" w:hanging="720"/>
      </w:pPr>
      <w:r w:rsidRPr="007D607E">
        <w:t xml:space="preserve">Iemmi, V., Bantjes, J., Coast, E., Channer, K., Leone, T., McDaid, D., Palfreyman, A., Stephens, B., &amp; Lund, C. (2016, Aug). Suicide and poverty in low-income and middle-income countries: a systematic review. </w:t>
      </w:r>
      <w:r w:rsidRPr="007D607E">
        <w:rPr>
          <w:i/>
        </w:rPr>
        <w:t>Lancet Psychiatry, 3</w:t>
      </w:r>
      <w:r w:rsidRPr="007D607E">
        <w:t xml:space="preserve">(8), 774-783. &lt;Go to ISI&gt;://WOS:000382276500026 </w:t>
      </w:r>
    </w:p>
    <w:p w14:paraId="1B9E54C4" w14:textId="77777777" w:rsidR="007D607E" w:rsidRPr="007D607E" w:rsidRDefault="007D607E" w:rsidP="007D607E">
      <w:pPr>
        <w:pStyle w:val="EndNoteBibliography"/>
      </w:pPr>
    </w:p>
    <w:p w14:paraId="4418C12E" w14:textId="76BE697F" w:rsidR="007D607E" w:rsidRPr="007D607E" w:rsidRDefault="007D607E" w:rsidP="007D607E">
      <w:pPr>
        <w:pStyle w:val="EndNoteBibliography"/>
        <w:ind w:left="720" w:hanging="720"/>
      </w:pPr>
      <w:r w:rsidRPr="007D607E">
        <w:t xml:space="preserve">Khan, M. M. A., Rahman, M. M., Islam, M. R., Karim, M., Hasan, M., &amp; Jesmin, S. S. (2020, Nov). Suicidal behavior among school-going adolescents in Bangladesh: findings of the global school-based student health survey. </w:t>
      </w:r>
      <w:r w:rsidRPr="007D607E">
        <w:rPr>
          <w:i/>
        </w:rPr>
        <w:t>Soc Psychiatry Psychiatr Epidemiol, 55</w:t>
      </w:r>
      <w:r w:rsidRPr="007D607E">
        <w:t xml:space="preserve">(11), 1491-1502. </w:t>
      </w:r>
      <w:hyperlink r:id="rId31" w:history="1">
        <w:r w:rsidRPr="007D607E">
          <w:rPr>
            <w:rStyle w:val="Hyperlink"/>
          </w:rPr>
          <w:t>https://doi.org/10.1007/s00127-020-01867-z</w:t>
        </w:r>
      </w:hyperlink>
      <w:r w:rsidRPr="007D607E">
        <w:t xml:space="preserve"> </w:t>
      </w:r>
    </w:p>
    <w:p w14:paraId="1EF824AB" w14:textId="77777777" w:rsidR="007D607E" w:rsidRPr="007D607E" w:rsidRDefault="007D607E" w:rsidP="007D607E">
      <w:pPr>
        <w:pStyle w:val="EndNoteBibliography"/>
      </w:pPr>
    </w:p>
    <w:p w14:paraId="3DE26934" w14:textId="0DCA42B6" w:rsidR="007D607E" w:rsidRPr="007D607E" w:rsidRDefault="007D607E" w:rsidP="007D607E">
      <w:pPr>
        <w:pStyle w:val="EndNoteBibliography"/>
        <w:ind w:left="720" w:hanging="720"/>
      </w:pPr>
      <w:r w:rsidRPr="007D607E">
        <w:t xml:space="preserve">Knipe, D., Williams, A. J., Hannam-Swain, S., Upton, S., Brown, K., Bandara, P., Chang, S.-S., &amp; Kapur, N. (2019). Psychiatric morbidity and suicidal behaviour in low- and middle-income countries: A systematic review and meta-analysis. </w:t>
      </w:r>
      <w:r w:rsidRPr="007D607E">
        <w:rPr>
          <w:i/>
        </w:rPr>
        <w:t>PLoS medicine, 16</w:t>
      </w:r>
      <w:r w:rsidRPr="007D607E">
        <w:t xml:space="preserve">(10), e1002905. </w:t>
      </w:r>
      <w:hyperlink r:id="rId32" w:history="1">
        <w:r w:rsidRPr="007D607E">
          <w:rPr>
            <w:rStyle w:val="Hyperlink"/>
          </w:rPr>
          <w:t>https://doi.org/10.1371/journal.pmed.1002905</w:t>
        </w:r>
      </w:hyperlink>
      <w:r w:rsidRPr="007D607E">
        <w:t xml:space="preserve"> </w:t>
      </w:r>
    </w:p>
    <w:p w14:paraId="18BCABED" w14:textId="77777777" w:rsidR="007D607E" w:rsidRPr="007D607E" w:rsidRDefault="007D607E" w:rsidP="007D607E">
      <w:pPr>
        <w:pStyle w:val="EndNoteBibliography"/>
      </w:pPr>
    </w:p>
    <w:p w14:paraId="137FC20F" w14:textId="2C90CCF8" w:rsidR="007D607E" w:rsidRPr="007D607E" w:rsidRDefault="007D607E" w:rsidP="007D607E">
      <w:pPr>
        <w:pStyle w:val="EndNoteBibliography"/>
        <w:ind w:left="720" w:hanging="720"/>
      </w:pPr>
      <w:r w:rsidRPr="007D607E">
        <w:t xml:space="preserve">LeMasters, K., Andrabi, N., Zalla, L., Hagaman, A., Chung, E. O., Gallis, J. A., Turner, E. L., Bhalotra, S., Sikander, S., &amp; Maselko, J. (2020, 2020/01/15). Maternal depression in rural Pakistan: the protective associations with cultural postpartum practices. </w:t>
      </w:r>
      <w:r w:rsidRPr="007D607E">
        <w:rPr>
          <w:i/>
        </w:rPr>
        <w:t>BMC Public Health, 20</w:t>
      </w:r>
      <w:r w:rsidRPr="007D607E">
        <w:t xml:space="preserve">(1), 68. </w:t>
      </w:r>
      <w:hyperlink r:id="rId33" w:history="1">
        <w:r w:rsidRPr="007D607E">
          <w:rPr>
            <w:rStyle w:val="Hyperlink"/>
          </w:rPr>
          <w:t>https://doi.org/10.1186/s12889-020-8176-0</w:t>
        </w:r>
      </w:hyperlink>
      <w:r w:rsidRPr="007D607E">
        <w:t xml:space="preserve"> </w:t>
      </w:r>
    </w:p>
    <w:p w14:paraId="09D991D4" w14:textId="77777777" w:rsidR="007D607E" w:rsidRPr="007D607E" w:rsidRDefault="007D607E" w:rsidP="007D607E">
      <w:pPr>
        <w:pStyle w:val="EndNoteBibliography"/>
      </w:pPr>
    </w:p>
    <w:p w14:paraId="2194E651" w14:textId="77777777" w:rsidR="007D607E" w:rsidRPr="007D607E" w:rsidRDefault="007D607E" w:rsidP="007D607E">
      <w:pPr>
        <w:pStyle w:val="EndNoteBibliography"/>
        <w:ind w:left="720" w:hanging="720"/>
      </w:pPr>
      <w:r w:rsidRPr="007D607E">
        <w:t xml:space="preserve">Li, Z., Page, A., Martin, G., &amp; Taylor, R. (2011). Attributable risk of psychiatric and socio-economic factors for suicide from individual-level, population-based studies: a systematic review. </w:t>
      </w:r>
      <w:r w:rsidRPr="007D607E">
        <w:rPr>
          <w:i/>
        </w:rPr>
        <w:t>Social science &amp; medicine, 72</w:t>
      </w:r>
      <w:r w:rsidRPr="007D607E">
        <w:t xml:space="preserve">(4), 608-616. </w:t>
      </w:r>
    </w:p>
    <w:p w14:paraId="0876462E" w14:textId="77777777" w:rsidR="007D607E" w:rsidRPr="007D607E" w:rsidRDefault="007D607E" w:rsidP="007D607E">
      <w:pPr>
        <w:pStyle w:val="EndNoteBibliography"/>
      </w:pPr>
    </w:p>
    <w:p w14:paraId="75A2CCE8" w14:textId="71D0BD9A" w:rsidR="007D607E" w:rsidRPr="007D607E" w:rsidRDefault="007D607E" w:rsidP="007D607E">
      <w:pPr>
        <w:pStyle w:val="EndNoteBibliography"/>
        <w:ind w:left="720" w:hanging="720"/>
      </w:pPr>
      <w:r w:rsidRPr="007D607E">
        <w:t xml:space="preserve">Lindahl, V., Pearson, J. L., &amp; Colpe, L. (2005, June 01). Prevalence of suicidality during pregnancy and the postpartum [journal article]. </w:t>
      </w:r>
      <w:r w:rsidRPr="007D607E">
        <w:rPr>
          <w:i/>
        </w:rPr>
        <w:t>Archives of Women’s Mental Health, 8</w:t>
      </w:r>
      <w:r w:rsidRPr="007D607E">
        <w:t xml:space="preserve">(2), 77-87. </w:t>
      </w:r>
      <w:hyperlink r:id="rId34" w:history="1">
        <w:r w:rsidRPr="007D607E">
          <w:rPr>
            <w:rStyle w:val="Hyperlink"/>
          </w:rPr>
          <w:t>https://doi.org/10.1007/s00737-005-0080-1</w:t>
        </w:r>
      </w:hyperlink>
      <w:r w:rsidRPr="007D607E">
        <w:t xml:space="preserve"> </w:t>
      </w:r>
    </w:p>
    <w:p w14:paraId="50708FDD" w14:textId="77777777" w:rsidR="007D607E" w:rsidRPr="007D607E" w:rsidRDefault="007D607E" w:rsidP="007D607E">
      <w:pPr>
        <w:pStyle w:val="EndNoteBibliography"/>
      </w:pPr>
    </w:p>
    <w:p w14:paraId="688E3494" w14:textId="77777777" w:rsidR="007D607E" w:rsidRPr="007D607E" w:rsidRDefault="007D607E" w:rsidP="007D607E">
      <w:pPr>
        <w:pStyle w:val="EndNoteBibliography"/>
        <w:ind w:left="720" w:hanging="720"/>
      </w:pPr>
      <w:r w:rsidRPr="007D607E">
        <w:t xml:space="preserve">Maré, K. T., Pellowski, J. A., Koopowitz, S.-M., Hoffman, N., van der Westhuizen, C., Workman, L., Zar, H. J., &amp; Stein, D. J. (2021). Perinatal suicidality: prevalence and correlates in a South African birth cohort. </w:t>
      </w:r>
      <w:r w:rsidRPr="007D607E">
        <w:rPr>
          <w:i/>
        </w:rPr>
        <w:t>Archives of Women's Mental Health</w:t>
      </w:r>
      <w:r w:rsidRPr="007D607E">
        <w:t xml:space="preserve">, 1-12. </w:t>
      </w:r>
    </w:p>
    <w:p w14:paraId="0B93383B" w14:textId="77777777" w:rsidR="007D607E" w:rsidRPr="007D607E" w:rsidRDefault="007D607E" w:rsidP="007D607E">
      <w:pPr>
        <w:pStyle w:val="EndNoteBibliography"/>
      </w:pPr>
    </w:p>
    <w:p w14:paraId="7BCD01BE" w14:textId="06D7690E" w:rsidR="007D607E" w:rsidRPr="007D607E" w:rsidRDefault="007D607E" w:rsidP="007D607E">
      <w:pPr>
        <w:pStyle w:val="EndNoteBibliography"/>
        <w:ind w:left="720" w:hanging="720"/>
      </w:pPr>
      <w:r w:rsidRPr="007D607E">
        <w:t xml:space="preserve">Marecek, J., &amp; Senadheera, C. (2012, Feb-Jun). 'I drank it to put an end to me': Narrating girls' suicide and self-harm in Sri Lanka. </w:t>
      </w:r>
      <w:r w:rsidRPr="007D607E">
        <w:rPr>
          <w:i/>
        </w:rPr>
        <w:t>Contributions to Indian Sociology, 46</w:t>
      </w:r>
      <w:r w:rsidRPr="007D607E">
        <w:t xml:space="preserve">(1-2), 53-82. </w:t>
      </w:r>
      <w:hyperlink r:id="rId35" w:history="1">
        <w:r w:rsidRPr="007D607E">
          <w:rPr>
            <w:rStyle w:val="Hyperlink"/>
          </w:rPr>
          <w:t>https://doi.org/10.1177/006996671104600204</w:t>
        </w:r>
      </w:hyperlink>
      <w:r w:rsidRPr="007D607E">
        <w:t xml:space="preserve"> </w:t>
      </w:r>
    </w:p>
    <w:p w14:paraId="6C6AD0DA" w14:textId="77777777" w:rsidR="007D607E" w:rsidRPr="007D607E" w:rsidRDefault="007D607E" w:rsidP="007D607E">
      <w:pPr>
        <w:pStyle w:val="EndNoteBibliography"/>
      </w:pPr>
    </w:p>
    <w:p w14:paraId="5995E0AA" w14:textId="77777777" w:rsidR="007D607E" w:rsidRPr="007D607E" w:rsidRDefault="007D607E" w:rsidP="007D607E">
      <w:pPr>
        <w:pStyle w:val="EndNoteBibliography"/>
        <w:ind w:left="720" w:hanging="720"/>
      </w:pPr>
      <w:r w:rsidRPr="007D607E">
        <w:lastRenderedPageBreak/>
        <w:t xml:space="preserve">Maselko, J., Bates, L., Bhalotra, S., Gallis, J. A., O’Donnell, K., Sikander, S., &amp; Turner, E. L. (2018). Socioeconomic status indicators and common mental disorders: Evidence from a study of prenatal depression in Pakistan. </w:t>
      </w:r>
      <w:r w:rsidRPr="007D607E">
        <w:rPr>
          <w:i/>
        </w:rPr>
        <w:t>SSM-Population Health, 4</w:t>
      </w:r>
      <w:r w:rsidRPr="007D607E">
        <w:t xml:space="preserve">, 1-9. </w:t>
      </w:r>
    </w:p>
    <w:p w14:paraId="45CAC21E" w14:textId="77777777" w:rsidR="007D607E" w:rsidRPr="007D607E" w:rsidRDefault="007D607E" w:rsidP="007D607E">
      <w:pPr>
        <w:pStyle w:val="EndNoteBibliography"/>
      </w:pPr>
    </w:p>
    <w:p w14:paraId="623C696A" w14:textId="77777777" w:rsidR="007D607E" w:rsidRPr="007D607E" w:rsidRDefault="007D607E" w:rsidP="007D607E">
      <w:pPr>
        <w:pStyle w:val="EndNoteBibliography"/>
        <w:ind w:left="720" w:hanging="720"/>
      </w:pPr>
      <w:r w:rsidRPr="007D607E">
        <w:t xml:space="preserve">Maselko, J., Gilman, S. E., &amp; Buka, S. (2009). Religious service attendance and spiritual well-being are differentially associated with risk of major depression. </w:t>
      </w:r>
      <w:r w:rsidRPr="007D607E">
        <w:rPr>
          <w:i/>
        </w:rPr>
        <w:t>Psychological medicine, 39</w:t>
      </w:r>
      <w:r w:rsidRPr="007D607E">
        <w:t xml:space="preserve">(6), 1009-1017. </w:t>
      </w:r>
    </w:p>
    <w:p w14:paraId="4CFDE721" w14:textId="77777777" w:rsidR="007D607E" w:rsidRPr="007D607E" w:rsidRDefault="007D607E" w:rsidP="007D607E">
      <w:pPr>
        <w:pStyle w:val="EndNoteBibliography"/>
      </w:pPr>
    </w:p>
    <w:p w14:paraId="0A5D6D99" w14:textId="77777777" w:rsidR="007D607E" w:rsidRPr="007D607E" w:rsidRDefault="007D607E" w:rsidP="007D607E">
      <w:pPr>
        <w:pStyle w:val="EndNoteBibliography"/>
        <w:ind w:left="720" w:hanging="720"/>
      </w:pPr>
      <w:r w:rsidRPr="007D607E">
        <w:t xml:space="preserve">Maselko, J., Sikander, S., Bhalotra, S., Bangash, O., Ganga, N., Mukherjee, S., Egger, H., Franz, L., Bibi, A., &amp; Liaqat, R. (2015). Effect of an early perinatal depression intervention on long-term child development outcomes: follow-up of the Thinking Healthy Programme randomised controlled trial. </w:t>
      </w:r>
      <w:r w:rsidRPr="007D607E">
        <w:rPr>
          <w:i/>
        </w:rPr>
        <w:t>The Lancet Psychiatry, 2</w:t>
      </w:r>
      <w:r w:rsidRPr="007D607E">
        <w:t xml:space="preserve">(7), 609-617. </w:t>
      </w:r>
    </w:p>
    <w:p w14:paraId="33FBBD9E" w14:textId="77777777" w:rsidR="007D607E" w:rsidRPr="007D607E" w:rsidRDefault="007D607E" w:rsidP="007D607E">
      <w:pPr>
        <w:pStyle w:val="EndNoteBibliography"/>
      </w:pPr>
    </w:p>
    <w:p w14:paraId="7F5883C1" w14:textId="01174D00" w:rsidR="007D607E" w:rsidRPr="007D607E" w:rsidRDefault="007D607E" w:rsidP="007D607E">
      <w:pPr>
        <w:pStyle w:val="EndNoteBibliography"/>
        <w:ind w:left="720" w:hanging="720"/>
      </w:pPr>
      <w:r w:rsidRPr="007D607E">
        <w:t xml:space="preserve">McKeown, R. E., Garrison, C. Z., Cuffe, S. P., Waller, J. L., Jackson, K. L., &amp; Addy, C. L. (1998, Jun). Incidence and predictors of suicidal behaviors in a longitudinal sample of young adolescents. </w:t>
      </w:r>
      <w:r w:rsidRPr="007D607E">
        <w:rPr>
          <w:i/>
        </w:rPr>
        <w:t>J Am Acad Child Adolesc Psychiatry, 37</w:t>
      </w:r>
      <w:r w:rsidRPr="007D607E">
        <w:t xml:space="preserve">(6), 612-619. </w:t>
      </w:r>
      <w:hyperlink r:id="rId36" w:history="1">
        <w:r w:rsidRPr="007D607E">
          <w:rPr>
            <w:rStyle w:val="Hyperlink"/>
          </w:rPr>
          <w:t>https://doi.org/10.1097/00004583-199806000-00011</w:t>
        </w:r>
      </w:hyperlink>
      <w:r w:rsidRPr="007D607E">
        <w:t xml:space="preserve"> </w:t>
      </w:r>
    </w:p>
    <w:p w14:paraId="468B7569" w14:textId="77777777" w:rsidR="007D607E" w:rsidRPr="007D607E" w:rsidRDefault="007D607E" w:rsidP="007D607E">
      <w:pPr>
        <w:pStyle w:val="EndNoteBibliography"/>
      </w:pPr>
    </w:p>
    <w:p w14:paraId="5816B8C3" w14:textId="2CFFFFCF" w:rsidR="007D607E" w:rsidRPr="007D607E" w:rsidRDefault="007D607E" w:rsidP="007D607E">
      <w:pPr>
        <w:pStyle w:val="EndNoteBibliography"/>
        <w:ind w:left="720" w:hanging="720"/>
      </w:pPr>
      <w:r w:rsidRPr="007D607E">
        <w:t xml:space="preserve">Naveed, S., Qadir, T., Afzaal, T., &amp; Waqas, A. (2017). Suicide and Its Legal Implications in Pakistan: A Literature Review. </w:t>
      </w:r>
      <w:r w:rsidRPr="007D607E">
        <w:rPr>
          <w:i/>
        </w:rPr>
        <w:t>Cureus, 9</w:t>
      </w:r>
      <w:r w:rsidRPr="007D607E">
        <w:t xml:space="preserve">(9), e1665-e1665. </w:t>
      </w:r>
      <w:hyperlink r:id="rId37" w:history="1">
        <w:r w:rsidRPr="007D607E">
          <w:rPr>
            <w:rStyle w:val="Hyperlink"/>
          </w:rPr>
          <w:t>https://doi.org/10.7759/cureus.1665</w:t>
        </w:r>
      </w:hyperlink>
      <w:r w:rsidRPr="007D607E">
        <w:t xml:space="preserve"> </w:t>
      </w:r>
    </w:p>
    <w:p w14:paraId="7139D654" w14:textId="77777777" w:rsidR="007D607E" w:rsidRPr="007D607E" w:rsidRDefault="007D607E" w:rsidP="007D607E">
      <w:pPr>
        <w:pStyle w:val="EndNoteBibliography"/>
      </w:pPr>
    </w:p>
    <w:p w14:paraId="31154BA3" w14:textId="397DA56C" w:rsidR="007D607E" w:rsidRPr="007D607E" w:rsidRDefault="007D607E" w:rsidP="007D607E">
      <w:pPr>
        <w:pStyle w:val="EndNoteBibliography"/>
        <w:ind w:left="720" w:hanging="720"/>
      </w:pPr>
      <w:r w:rsidRPr="007D607E">
        <w:t xml:space="preserve">O'Connor, R. C., Smyth, R., Ferguson, E., Ryan, C., &amp; Williams, J. M. G. (2013). Psychological processes and repeat suicidal behavior: a four-year prospective study. </w:t>
      </w:r>
      <w:r w:rsidRPr="007D607E">
        <w:rPr>
          <w:i/>
        </w:rPr>
        <w:t>Journal of consulting and clinical psychology, 81</w:t>
      </w:r>
      <w:r w:rsidRPr="007D607E">
        <w:t xml:space="preserve">(6), 1137-1143. </w:t>
      </w:r>
      <w:hyperlink r:id="rId38" w:history="1">
        <w:r w:rsidRPr="007D607E">
          <w:rPr>
            <w:rStyle w:val="Hyperlink"/>
          </w:rPr>
          <w:t>https://doi.org/10.1037/a0033751</w:t>
        </w:r>
      </w:hyperlink>
      <w:r w:rsidRPr="007D607E">
        <w:t xml:space="preserve"> </w:t>
      </w:r>
    </w:p>
    <w:p w14:paraId="361B25B1" w14:textId="77777777" w:rsidR="007D607E" w:rsidRPr="007D607E" w:rsidRDefault="007D607E" w:rsidP="007D607E">
      <w:pPr>
        <w:pStyle w:val="EndNoteBibliography"/>
      </w:pPr>
    </w:p>
    <w:p w14:paraId="7910413A" w14:textId="45A4C955" w:rsidR="007D607E" w:rsidRPr="007D607E" w:rsidRDefault="007D607E" w:rsidP="007D607E">
      <w:pPr>
        <w:pStyle w:val="EndNoteBibliography"/>
        <w:ind w:left="720" w:hanging="720"/>
      </w:pPr>
      <w:r w:rsidRPr="007D607E">
        <w:t xml:space="preserve">Onah, M. N., Field, S., Bantjes, J., &amp; Honikman, S. (2017, 2017/04/01). Perinatal suicidal ideation and behaviour: psychiatry and adversity. </w:t>
      </w:r>
      <w:r w:rsidRPr="007D607E">
        <w:rPr>
          <w:i/>
        </w:rPr>
        <w:t>Archives of Women's Mental Health, 20</w:t>
      </w:r>
      <w:r w:rsidRPr="007D607E">
        <w:t xml:space="preserve">(2), 321-331. </w:t>
      </w:r>
      <w:hyperlink r:id="rId39" w:history="1">
        <w:r w:rsidRPr="007D607E">
          <w:rPr>
            <w:rStyle w:val="Hyperlink"/>
          </w:rPr>
          <w:t>https://doi.org/10.1007/s00737-016-0706-5</w:t>
        </w:r>
      </w:hyperlink>
      <w:r w:rsidRPr="007D607E">
        <w:t xml:space="preserve"> </w:t>
      </w:r>
    </w:p>
    <w:p w14:paraId="3344501D" w14:textId="77777777" w:rsidR="007D607E" w:rsidRPr="007D607E" w:rsidRDefault="007D607E" w:rsidP="007D607E">
      <w:pPr>
        <w:pStyle w:val="EndNoteBibliography"/>
      </w:pPr>
    </w:p>
    <w:p w14:paraId="13E93672" w14:textId="0E33365B" w:rsidR="007D607E" w:rsidRPr="007D607E" w:rsidRDefault="007D607E" w:rsidP="007D607E">
      <w:pPr>
        <w:pStyle w:val="EndNoteBibliography"/>
        <w:ind w:left="720" w:hanging="720"/>
      </w:pPr>
      <w:r w:rsidRPr="007D607E">
        <w:t xml:space="preserve">Orsolini, L., Valchera, A., Vecchiotti, R., Tomasetti, C., Iasevoli, F., Fornaro, M., De Berardis, D., Perna, G., Pompili, M., &amp; Bellantuono, C. (2016a, 2016-August-12). Suicide during Perinatal Period: Epidemiology, Risk Factors, and Clinical Correlates [Mini Review]. </w:t>
      </w:r>
      <w:r w:rsidRPr="007D607E">
        <w:rPr>
          <w:i/>
        </w:rPr>
        <w:t>Frontiers in psychiatry, 7</w:t>
      </w:r>
      <w:r w:rsidRPr="007D607E">
        <w:t xml:space="preserve">(138). </w:t>
      </w:r>
      <w:hyperlink r:id="rId40" w:history="1">
        <w:r w:rsidRPr="007D607E">
          <w:rPr>
            <w:rStyle w:val="Hyperlink"/>
          </w:rPr>
          <w:t>https://doi.org/10.3389/fpsyt.2016.00138</w:t>
        </w:r>
      </w:hyperlink>
      <w:r w:rsidRPr="007D607E">
        <w:t xml:space="preserve"> </w:t>
      </w:r>
    </w:p>
    <w:p w14:paraId="7BA3F3BC" w14:textId="77777777" w:rsidR="007D607E" w:rsidRPr="007D607E" w:rsidRDefault="007D607E" w:rsidP="007D607E">
      <w:pPr>
        <w:pStyle w:val="EndNoteBibliography"/>
      </w:pPr>
    </w:p>
    <w:p w14:paraId="7FABCF6E" w14:textId="06D9B807" w:rsidR="007D607E" w:rsidRPr="007D607E" w:rsidRDefault="007D607E" w:rsidP="007D607E">
      <w:pPr>
        <w:pStyle w:val="EndNoteBibliography"/>
        <w:ind w:left="720" w:hanging="720"/>
      </w:pPr>
      <w:r w:rsidRPr="007D607E">
        <w:t xml:space="preserve">Orsolini, L., Valchera, A., Vecchiotti, R., Tomasetti, C., Iasevoli, F., Fornaro, M., De Berardis, D., Perna, G., Pompili, M., &amp; Bellantuono, C. (2016b). Suicide during perinatal period: Epidemiology, risk factors, and clinical correlates. </w:t>
      </w:r>
      <w:r w:rsidRPr="007D607E">
        <w:rPr>
          <w:i/>
        </w:rPr>
        <w:t>Frontiers in psychiatry, 7</w:t>
      </w:r>
      <w:r w:rsidRPr="007D607E">
        <w:t xml:space="preserve">, 138. </w:t>
      </w:r>
      <w:hyperlink r:id="rId41" w:history="1">
        <w:r w:rsidRPr="007D607E">
          <w:rPr>
            <w:rStyle w:val="Hyperlink"/>
          </w:rPr>
          <w:t>https://www.ncbi.nlm.nih.gov/pmc/articles/PMC4981602/pdf/fpsyt-07-00138.pdf</w:t>
        </w:r>
      </w:hyperlink>
      <w:r w:rsidRPr="007D607E">
        <w:t xml:space="preserve"> </w:t>
      </w:r>
    </w:p>
    <w:p w14:paraId="5C067A40" w14:textId="77777777" w:rsidR="007D607E" w:rsidRPr="007D607E" w:rsidRDefault="007D607E" w:rsidP="007D607E">
      <w:pPr>
        <w:pStyle w:val="EndNoteBibliography"/>
      </w:pPr>
    </w:p>
    <w:p w14:paraId="6A719925" w14:textId="77777777" w:rsidR="007D607E" w:rsidRPr="007D607E" w:rsidRDefault="007D607E" w:rsidP="007D607E">
      <w:pPr>
        <w:pStyle w:val="EndNoteBibliography"/>
        <w:ind w:left="720" w:hanging="720"/>
      </w:pPr>
      <w:r w:rsidRPr="007D607E">
        <w:t xml:space="preserve">Palfreyman, A. (2021). Addressing Psychosocial Vulnerabilities Through Antenatal Care—Depression, Suicidal Ideation, and Behavior: A Study Among Urban Sri Lankan Women. </w:t>
      </w:r>
      <w:r w:rsidRPr="007D607E">
        <w:rPr>
          <w:i/>
        </w:rPr>
        <w:t>Frontiers in psychiatry, 12</w:t>
      </w:r>
      <w:r w:rsidRPr="007D607E">
        <w:t xml:space="preserve">, 724. </w:t>
      </w:r>
    </w:p>
    <w:p w14:paraId="4648F28A" w14:textId="77777777" w:rsidR="007D607E" w:rsidRPr="007D607E" w:rsidRDefault="007D607E" w:rsidP="007D607E">
      <w:pPr>
        <w:pStyle w:val="EndNoteBibliography"/>
      </w:pPr>
    </w:p>
    <w:p w14:paraId="1A311E6A" w14:textId="77777777" w:rsidR="007D607E" w:rsidRPr="007D607E" w:rsidRDefault="007D607E" w:rsidP="007D607E">
      <w:pPr>
        <w:pStyle w:val="EndNoteBibliography"/>
        <w:ind w:left="720" w:hanging="720"/>
      </w:pPr>
      <w:r w:rsidRPr="007D607E">
        <w:t xml:space="preserve">Palladino, C. L., Singh, V., Campbell, J., Flynn, H., &amp; Gold, K. (2011). Homicide and suicide during the perinatal period: findings from the National Violent Death Reporting System. </w:t>
      </w:r>
      <w:r w:rsidRPr="007D607E">
        <w:rPr>
          <w:i/>
        </w:rPr>
        <w:t>Obstetrics and gynecology, 118</w:t>
      </w:r>
      <w:r w:rsidRPr="007D607E">
        <w:t xml:space="preserve">(5), 1056. </w:t>
      </w:r>
    </w:p>
    <w:p w14:paraId="6B3AC3C1" w14:textId="77777777" w:rsidR="007D607E" w:rsidRPr="007D607E" w:rsidRDefault="007D607E" w:rsidP="007D607E">
      <w:pPr>
        <w:pStyle w:val="EndNoteBibliography"/>
      </w:pPr>
    </w:p>
    <w:p w14:paraId="429B2A6B" w14:textId="77777777" w:rsidR="007D607E" w:rsidRPr="007D607E" w:rsidRDefault="007D607E" w:rsidP="007D607E">
      <w:pPr>
        <w:pStyle w:val="EndNoteBibliography"/>
        <w:ind w:left="720" w:hanging="720"/>
      </w:pPr>
      <w:r w:rsidRPr="007D607E">
        <w:t xml:space="preserve">Phillips, M. R. (2010). Rethinking the role of mental illness in suicide. </w:t>
      </w:r>
      <w:r w:rsidRPr="007D607E">
        <w:rPr>
          <w:i/>
        </w:rPr>
        <w:t>American Journal of Psychiatry</w:t>
      </w:r>
      <w:r w:rsidRPr="007D607E">
        <w:t xml:space="preserve">. </w:t>
      </w:r>
    </w:p>
    <w:p w14:paraId="6BAF66D1" w14:textId="77777777" w:rsidR="007D607E" w:rsidRPr="007D607E" w:rsidRDefault="007D607E" w:rsidP="007D607E">
      <w:pPr>
        <w:pStyle w:val="EndNoteBibliography"/>
      </w:pPr>
    </w:p>
    <w:p w14:paraId="630EAD29" w14:textId="5B81B9D7" w:rsidR="007D607E" w:rsidRPr="007D607E" w:rsidRDefault="007D607E" w:rsidP="007D607E">
      <w:pPr>
        <w:pStyle w:val="EndNoteBibliography"/>
        <w:ind w:left="720" w:hanging="720"/>
      </w:pPr>
      <w:r w:rsidRPr="007D607E">
        <w:lastRenderedPageBreak/>
        <w:t xml:space="preserve">Pritchard, K. M. (2013). </w:t>
      </w:r>
      <w:r w:rsidRPr="007D607E">
        <w:rPr>
          <w:i/>
        </w:rPr>
        <w:t>Multiple motherhoods: An examination of mother status on life satisfaction and psychological distress</w:t>
      </w:r>
      <w:r w:rsidRPr="007D607E">
        <w:t xml:space="preserve"> [Ph.D., The University of Nebraska - Lincoln]. ProQuest Dissertations &amp; Theses Global. Ann Arbor. </w:t>
      </w:r>
      <w:hyperlink r:id="rId42" w:history="1">
        <w:r w:rsidRPr="007D607E">
          <w:rPr>
            <w:rStyle w:val="Hyperlink"/>
          </w:rPr>
          <w:t>http://libproxy.lib.unc.edu/login?url=https://search.proquest.com/docview/1430909492?accountid=14244</w:t>
        </w:r>
      </w:hyperlink>
    </w:p>
    <w:p w14:paraId="1F7E2D69" w14:textId="3D782E30" w:rsidR="007D607E" w:rsidRPr="007D607E" w:rsidRDefault="007526D3" w:rsidP="007D607E">
      <w:pPr>
        <w:pStyle w:val="EndNoteBibliography"/>
        <w:ind w:left="720" w:hanging="720"/>
      </w:pPr>
      <w:hyperlink r:id="rId43" w:history="1">
        <w:r w:rsidR="007D607E" w:rsidRPr="007D607E">
          <w:rPr>
            <w:rStyle w:val="Hyperlink"/>
          </w:rPr>
          <w:t>http://VB3LK7EB4T.search.serialssolutions.com/?genre=dissertations+%26+theses&amp;atitle=&amp;author=Pritchard%2C+Kayla+M.&amp;volume=&amp;issue=&amp;spage=&amp;date=2013&amp;rft.btitle=&amp;rft.jtitle=&amp;issn=&amp;isbn=9781303288432&amp;sid=ProQuest+Dissertations+%26+Theses+Global_</w:t>
        </w:r>
      </w:hyperlink>
    </w:p>
    <w:p w14:paraId="223A420E" w14:textId="77777777" w:rsidR="007D607E" w:rsidRPr="007D607E" w:rsidRDefault="007D607E" w:rsidP="007D607E">
      <w:pPr>
        <w:pStyle w:val="EndNoteBibliography"/>
      </w:pPr>
    </w:p>
    <w:p w14:paraId="0CFA19FB" w14:textId="77777777" w:rsidR="007D607E" w:rsidRPr="007D607E" w:rsidRDefault="007D607E" w:rsidP="007D607E">
      <w:pPr>
        <w:pStyle w:val="EndNoteBibliography"/>
        <w:ind w:left="720" w:hanging="720"/>
      </w:pPr>
      <w:r w:rsidRPr="007D607E">
        <w:t xml:space="preserve">Qadir, F., Khan, M. M., Medhin, G., &amp; Prince, M. (2011). Male gender preference, female gender disadvantage as risk factors for psychological morbidity in Pakistani women of childbearing age-a life course perspective. </w:t>
      </w:r>
      <w:r w:rsidRPr="007D607E">
        <w:rPr>
          <w:i/>
        </w:rPr>
        <w:t>BMC Public Health, 11</w:t>
      </w:r>
      <w:r w:rsidRPr="007D607E">
        <w:t xml:space="preserve">(1), 1-13. </w:t>
      </w:r>
    </w:p>
    <w:p w14:paraId="7244DD5D" w14:textId="77777777" w:rsidR="007D607E" w:rsidRPr="007D607E" w:rsidRDefault="007D607E" w:rsidP="007D607E">
      <w:pPr>
        <w:pStyle w:val="EndNoteBibliography"/>
      </w:pPr>
    </w:p>
    <w:p w14:paraId="60AB45E9" w14:textId="613891A6" w:rsidR="007D607E" w:rsidRPr="007D607E" w:rsidRDefault="007D607E" w:rsidP="007D607E">
      <w:pPr>
        <w:pStyle w:val="EndNoteBibliography"/>
        <w:ind w:left="720" w:hanging="720"/>
      </w:pPr>
      <w:r w:rsidRPr="007D607E">
        <w:t xml:space="preserve">Rahman, A. (2007, Oct). Challenges and opportunities in developing a psychological intervention for perinatal depression in rural Pakistan - a multi-method study [Article]. </w:t>
      </w:r>
      <w:r w:rsidRPr="007D607E">
        <w:rPr>
          <w:i/>
        </w:rPr>
        <w:t>Archives of Womens Mental Health, 10</w:t>
      </w:r>
      <w:r w:rsidRPr="007D607E">
        <w:t xml:space="preserve">(5), 211-219. </w:t>
      </w:r>
      <w:hyperlink r:id="rId44" w:history="1">
        <w:r w:rsidRPr="007D607E">
          <w:rPr>
            <w:rStyle w:val="Hyperlink"/>
          </w:rPr>
          <w:t>https://doi.org/10.1007/s00737-007-0193-9</w:t>
        </w:r>
      </w:hyperlink>
      <w:r w:rsidRPr="007D607E">
        <w:t xml:space="preserve"> </w:t>
      </w:r>
    </w:p>
    <w:p w14:paraId="65B6CAD2" w14:textId="77777777" w:rsidR="007D607E" w:rsidRPr="007D607E" w:rsidRDefault="007D607E" w:rsidP="007D607E">
      <w:pPr>
        <w:pStyle w:val="EndNoteBibliography"/>
      </w:pPr>
    </w:p>
    <w:p w14:paraId="04084C15" w14:textId="77777777" w:rsidR="007D607E" w:rsidRPr="007D607E" w:rsidRDefault="007D607E" w:rsidP="007D607E">
      <w:pPr>
        <w:pStyle w:val="EndNoteBibliography"/>
        <w:ind w:left="720" w:hanging="720"/>
      </w:pPr>
      <w:r w:rsidRPr="007D607E">
        <w:t xml:space="preserve">Rahman, A., Iqbal, Z., &amp; Harrington, R. (2003). Life events, social support and depression in childbirth: perspectives from a rural community in the developing world. </w:t>
      </w:r>
      <w:r w:rsidRPr="007D607E">
        <w:rPr>
          <w:i/>
        </w:rPr>
        <w:t>Psychological medicine, 33</w:t>
      </w:r>
      <w:r w:rsidRPr="007D607E">
        <w:t xml:space="preserve">(7), 1161-1167. </w:t>
      </w:r>
    </w:p>
    <w:p w14:paraId="45F39DA6" w14:textId="77777777" w:rsidR="007D607E" w:rsidRPr="007D607E" w:rsidRDefault="007D607E" w:rsidP="007D607E">
      <w:pPr>
        <w:pStyle w:val="EndNoteBibliography"/>
      </w:pPr>
    </w:p>
    <w:p w14:paraId="701C36B2" w14:textId="54A6C8E8" w:rsidR="007D607E" w:rsidRPr="007D607E" w:rsidRDefault="007D607E" w:rsidP="007D607E">
      <w:pPr>
        <w:pStyle w:val="EndNoteBibliography"/>
        <w:ind w:left="720" w:hanging="720"/>
      </w:pPr>
      <w:r w:rsidRPr="007D607E">
        <w:t xml:space="preserve">Rao, W.-W., Yang, Y., Ma, T.-J., Zhang, Q., Ungvari, G. S., Hall, B. J., &amp; Xiang, Y.-T. (2021, 2021/05/01). Worldwide prevalence of suicide attempt in pregnant and postpartum women: a meta-analysis of observational studies. </w:t>
      </w:r>
      <w:r w:rsidRPr="007D607E">
        <w:rPr>
          <w:i/>
        </w:rPr>
        <w:t>Soc Psychiatry Psychiatr Epidemiol, 56</w:t>
      </w:r>
      <w:r w:rsidRPr="007D607E">
        <w:t xml:space="preserve">(5), 711-720. </w:t>
      </w:r>
      <w:hyperlink r:id="rId45" w:history="1">
        <w:r w:rsidRPr="007D607E">
          <w:rPr>
            <w:rStyle w:val="Hyperlink"/>
          </w:rPr>
          <w:t>https://doi.org/10.1007/s00127-020-01975-w</w:t>
        </w:r>
      </w:hyperlink>
      <w:r w:rsidRPr="007D607E">
        <w:t xml:space="preserve"> </w:t>
      </w:r>
    </w:p>
    <w:p w14:paraId="7EDF2715" w14:textId="77777777" w:rsidR="007D607E" w:rsidRPr="007D607E" w:rsidRDefault="007D607E" w:rsidP="007D607E">
      <w:pPr>
        <w:pStyle w:val="EndNoteBibliography"/>
      </w:pPr>
    </w:p>
    <w:p w14:paraId="6C6B0F63" w14:textId="77777777" w:rsidR="007D607E" w:rsidRPr="007D607E" w:rsidRDefault="007D607E" w:rsidP="007D607E">
      <w:pPr>
        <w:pStyle w:val="EndNoteBibliography"/>
        <w:ind w:left="720" w:hanging="720"/>
      </w:pPr>
      <w:r w:rsidRPr="007D607E">
        <w:t xml:space="preserve">Richardson, R., Haight, S. C., Esie, P., Hagaman, A., Sikander, S., Maselko, J., &amp; Bates, L. M. (Under Review). Social support and intimate partner violence in rural Pakistan: a longitudinal investigation of the bi-directional relationship. </w:t>
      </w:r>
    </w:p>
    <w:p w14:paraId="70B40CC3" w14:textId="77777777" w:rsidR="007D607E" w:rsidRPr="007D607E" w:rsidRDefault="007D607E" w:rsidP="007D607E">
      <w:pPr>
        <w:pStyle w:val="EndNoteBibliography"/>
      </w:pPr>
    </w:p>
    <w:p w14:paraId="2A2A0D76" w14:textId="780B5111" w:rsidR="007D607E" w:rsidRPr="007D607E" w:rsidRDefault="007D607E" w:rsidP="007D607E">
      <w:pPr>
        <w:pStyle w:val="EndNoteBibliography"/>
        <w:ind w:left="720" w:hanging="720"/>
      </w:pPr>
      <w:r w:rsidRPr="007D607E">
        <w:t xml:space="preserve">Rittenour, C. E., &amp; Colaner, C. W. (2012, September 01). Finding Female Fulfillment: Intersecting Role-Based and Morality-Based Identities of Motherhood, Feminism, and Generativity as Predictors of Women’s Self Satisfaction and Life Satisfaction [journal article]. </w:t>
      </w:r>
      <w:r w:rsidRPr="007D607E">
        <w:rPr>
          <w:i/>
        </w:rPr>
        <w:t>Sex Roles, 67</w:t>
      </w:r>
      <w:r w:rsidRPr="007D607E">
        <w:t xml:space="preserve">(5), 351-362. </w:t>
      </w:r>
      <w:hyperlink r:id="rId46" w:history="1">
        <w:r w:rsidRPr="007D607E">
          <w:rPr>
            <w:rStyle w:val="Hyperlink"/>
          </w:rPr>
          <w:t>https://doi.org/10.1007/s11199-012-0186-7</w:t>
        </w:r>
      </w:hyperlink>
      <w:r w:rsidRPr="007D607E">
        <w:t xml:space="preserve"> </w:t>
      </w:r>
    </w:p>
    <w:p w14:paraId="55F2DB19" w14:textId="77777777" w:rsidR="007D607E" w:rsidRPr="007D607E" w:rsidRDefault="007D607E" w:rsidP="007D607E">
      <w:pPr>
        <w:pStyle w:val="EndNoteBibliography"/>
      </w:pPr>
    </w:p>
    <w:p w14:paraId="2D4A544F" w14:textId="77777777" w:rsidR="007D607E" w:rsidRPr="007D607E" w:rsidRDefault="007D607E" w:rsidP="007D607E">
      <w:pPr>
        <w:pStyle w:val="EndNoteBibliography"/>
        <w:ind w:left="720" w:hanging="720"/>
      </w:pPr>
      <w:r w:rsidRPr="007D607E">
        <w:t xml:space="preserve">Rodriguez, V. J., Mandell, L. N., Babayigit, S., Manohar, R. R., Weiss, S. M., &amp; Jones, D. L. (2018). Correlates of suicidal ideation during pregnancy and postpartum among women living with HIV in rural South Africa. </w:t>
      </w:r>
      <w:r w:rsidRPr="007D607E">
        <w:rPr>
          <w:i/>
        </w:rPr>
        <w:t>AIDS and behavior, 22</w:t>
      </w:r>
      <w:r w:rsidRPr="007D607E">
        <w:t xml:space="preserve">(10), 3188-3197. </w:t>
      </w:r>
    </w:p>
    <w:p w14:paraId="346EF3C9" w14:textId="77777777" w:rsidR="007D607E" w:rsidRPr="007D607E" w:rsidRDefault="007D607E" w:rsidP="007D607E">
      <w:pPr>
        <w:pStyle w:val="EndNoteBibliography"/>
      </w:pPr>
    </w:p>
    <w:p w14:paraId="752B9B76" w14:textId="3DB58CC5" w:rsidR="007D607E" w:rsidRPr="007D607E" w:rsidRDefault="007D607E" w:rsidP="007D607E">
      <w:pPr>
        <w:pStyle w:val="EndNoteBibliography"/>
        <w:ind w:left="720" w:hanging="720"/>
      </w:pPr>
      <w:r w:rsidRPr="007D607E">
        <w:t xml:space="preserve">Rossom, R. C., Coleman, K. J., Ahmedani, B. K., Beck, A., Johnson, E., Oliver, M., &amp; Simon, G. E. (2017, 2017/06/01/). Suicidal ideation reported on the PHQ9 and risk of suicidal behavior across age groups. </w:t>
      </w:r>
      <w:r w:rsidRPr="007D607E">
        <w:rPr>
          <w:i/>
        </w:rPr>
        <w:t>Journal of Affective Disorders, 215</w:t>
      </w:r>
      <w:r w:rsidRPr="007D607E">
        <w:t xml:space="preserve">, 77-84. </w:t>
      </w:r>
      <w:hyperlink r:id="rId47" w:history="1">
        <w:r w:rsidRPr="007D607E">
          <w:rPr>
            <w:rStyle w:val="Hyperlink"/>
          </w:rPr>
          <w:t>https://doi.org/https://doi.org/10.1016/j.jad.2017.03.037</w:t>
        </w:r>
      </w:hyperlink>
      <w:r w:rsidRPr="007D607E">
        <w:t xml:space="preserve"> </w:t>
      </w:r>
    </w:p>
    <w:p w14:paraId="5850D07E" w14:textId="77777777" w:rsidR="007D607E" w:rsidRPr="007D607E" w:rsidRDefault="007D607E" w:rsidP="007D607E">
      <w:pPr>
        <w:pStyle w:val="EndNoteBibliography"/>
      </w:pPr>
    </w:p>
    <w:p w14:paraId="5E50A21C" w14:textId="77777777" w:rsidR="007D607E" w:rsidRPr="007D607E" w:rsidRDefault="007D607E" w:rsidP="007D607E">
      <w:pPr>
        <w:pStyle w:val="EndNoteBibliography"/>
        <w:ind w:left="720" w:hanging="720"/>
      </w:pPr>
      <w:r w:rsidRPr="007D607E">
        <w:t xml:space="preserve">Rutstein, S. O. (2008). The DHS Wealth Index: Approaches for rural and urban areas. </w:t>
      </w:r>
    </w:p>
    <w:p w14:paraId="6B37AF87" w14:textId="77777777" w:rsidR="007D607E" w:rsidRPr="007D607E" w:rsidRDefault="007D607E" w:rsidP="007D607E">
      <w:pPr>
        <w:pStyle w:val="EndNoteBibliography"/>
      </w:pPr>
    </w:p>
    <w:p w14:paraId="284D141D" w14:textId="77777777" w:rsidR="007D607E" w:rsidRPr="007D607E" w:rsidRDefault="007D607E" w:rsidP="007D607E">
      <w:pPr>
        <w:pStyle w:val="EndNoteBibliography"/>
        <w:ind w:left="720" w:hanging="720"/>
      </w:pPr>
      <w:r w:rsidRPr="007D607E">
        <w:t xml:space="preserve">Shahid, M., Iqbal, R., Khan, M. M., Khan, M. Z., Shamsi, U. S., &amp; Nakeer, R. (2015). Risk factors for deliberate self-harm in patients presenting to the emergency Departments of Karachi. </w:t>
      </w:r>
      <w:r w:rsidRPr="007D607E">
        <w:rPr>
          <w:i/>
        </w:rPr>
        <w:t>Journal of the College of Physicians and Surgeons--pakistan: JCPSP, 25</w:t>
      </w:r>
      <w:r w:rsidRPr="007D607E">
        <w:t xml:space="preserve">(1), 50. </w:t>
      </w:r>
    </w:p>
    <w:p w14:paraId="760952CD" w14:textId="77777777" w:rsidR="007D607E" w:rsidRPr="007D607E" w:rsidRDefault="007D607E" w:rsidP="007D607E">
      <w:pPr>
        <w:pStyle w:val="EndNoteBibliography"/>
      </w:pPr>
    </w:p>
    <w:p w14:paraId="7BC6EFF4" w14:textId="77777777" w:rsidR="007D607E" w:rsidRPr="007D607E" w:rsidRDefault="007D607E" w:rsidP="007D607E">
      <w:pPr>
        <w:pStyle w:val="EndNoteBibliography"/>
        <w:ind w:left="720" w:hanging="720"/>
      </w:pPr>
      <w:r w:rsidRPr="007D607E">
        <w:t xml:space="preserve">Sharif, M., Zaidi, A., Waqas, A., Malik, A., Hagaman, A., Maselko, J., Lemasters, K., Liaqat, R., Bilal, S., Bibi, T., Ahmad, I., Sikander, S., &amp; Rahman, A. (In Press). Psychometric validation of the Multidimensional scale of perceived social support during pregnancy in rural Pakistan. </w:t>
      </w:r>
      <w:r w:rsidRPr="007D607E">
        <w:rPr>
          <w:i/>
        </w:rPr>
        <w:t>Frontiers in Psychology</w:t>
      </w:r>
      <w:r w:rsidRPr="007D607E">
        <w:t xml:space="preserve">. </w:t>
      </w:r>
    </w:p>
    <w:p w14:paraId="36C000CE" w14:textId="77777777" w:rsidR="007D607E" w:rsidRPr="007D607E" w:rsidRDefault="007D607E" w:rsidP="007D607E">
      <w:pPr>
        <w:pStyle w:val="EndNoteBibliography"/>
      </w:pPr>
    </w:p>
    <w:p w14:paraId="328348C1" w14:textId="77777777" w:rsidR="007D607E" w:rsidRPr="007D607E" w:rsidRDefault="007D607E" w:rsidP="007D607E">
      <w:pPr>
        <w:pStyle w:val="EndNoteBibliography"/>
        <w:ind w:left="720" w:hanging="720"/>
      </w:pPr>
      <w:r w:rsidRPr="007D607E">
        <w:t xml:space="preserve">Shekhani, S. S., Perveen, S., Akbar, K., Bachani, S., &amp; Khan, M. M. (2018). Suicide and deliberate self-harm in Pakistan: a scoping review. </w:t>
      </w:r>
      <w:r w:rsidRPr="007D607E">
        <w:rPr>
          <w:i/>
        </w:rPr>
        <w:t>BMC psychiatry, 18</w:t>
      </w:r>
      <w:r w:rsidRPr="007D607E">
        <w:t xml:space="preserve">(1), 44. </w:t>
      </w:r>
    </w:p>
    <w:p w14:paraId="7AA0B242" w14:textId="77777777" w:rsidR="007D607E" w:rsidRPr="007D607E" w:rsidRDefault="007D607E" w:rsidP="007D607E">
      <w:pPr>
        <w:pStyle w:val="EndNoteBibliography"/>
      </w:pPr>
    </w:p>
    <w:p w14:paraId="6BCE3C3D" w14:textId="77777777" w:rsidR="007D607E" w:rsidRPr="007D607E" w:rsidRDefault="007D607E" w:rsidP="007D607E">
      <w:pPr>
        <w:pStyle w:val="EndNoteBibliography"/>
        <w:ind w:left="720" w:hanging="720"/>
      </w:pPr>
      <w:r w:rsidRPr="007D607E">
        <w:t xml:space="preserve">Sikander, S., Ahmad, I., Atif, N., Zaidi, A., Vanobberghen, F., Weiss, H. A., Nisar, A., Tabana, H., Ain, Q. U., &amp; Bibi, A. (2019). Delivering the Thinking Healthy Programme for perinatal depression through volunteer peers: a cluster randomised controlled trial in Pakistan. </w:t>
      </w:r>
      <w:r w:rsidRPr="007D607E">
        <w:rPr>
          <w:i/>
        </w:rPr>
        <w:t>The Lancet Psychiatry, 6</w:t>
      </w:r>
      <w:r w:rsidRPr="007D607E">
        <w:t xml:space="preserve">(2), 128-139. </w:t>
      </w:r>
    </w:p>
    <w:p w14:paraId="631F1AEA" w14:textId="77777777" w:rsidR="007D607E" w:rsidRPr="007D607E" w:rsidRDefault="007D607E" w:rsidP="007D607E">
      <w:pPr>
        <w:pStyle w:val="EndNoteBibliography"/>
      </w:pPr>
    </w:p>
    <w:p w14:paraId="5C660FBF" w14:textId="12F27CA6" w:rsidR="007D607E" w:rsidRPr="007D607E" w:rsidRDefault="007D607E" w:rsidP="007D607E">
      <w:pPr>
        <w:pStyle w:val="EndNoteBibliography"/>
        <w:ind w:left="720" w:hanging="720"/>
      </w:pPr>
      <w:r w:rsidRPr="007D607E">
        <w:t xml:space="preserve">Sikander, S., Ahmad, I., Bates, L. M., Gallis, J., Hagaman, A., O’Donnell, K., Turner, E. L., Zaidi, A., Rahman, A., &amp; Maselko, J. (2019). Cohort Profile: Perinatal depression and child socioemotional development ; the Bachpan cohort study from rural Pakistan. </w:t>
      </w:r>
      <w:r w:rsidRPr="007D607E">
        <w:rPr>
          <w:i/>
        </w:rPr>
        <w:t>BMJ open, 9</w:t>
      </w:r>
      <w:r w:rsidRPr="007D607E">
        <w:t xml:space="preserve">(5), e025644. </w:t>
      </w:r>
      <w:hyperlink r:id="rId48" w:history="1">
        <w:r w:rsidRPr="007D607E">
          <w:rPr>
            <w:rStyle w:val="Hyperlink"/>
          </w:rPr>
          <w:t>https://doi.org/10.1136/bmjopen-2018-025644</w:t>
        </w:r>
      </w:hyperlink>
      <w:r w:rsidRPr="007D607E">
        <w:t xml:space="preserve"> </w:t>
      </w:r>
    </w:p>
    <w:p w14:paraId="39BE22CF" w14:textId="77777777" w:rsidR="007D607E" w:rsidRPr="007D607E" w:rsidRDefault="007D607E" w:rsidP="007D607E">
      <w:pPr>
        <w:pStyle w:val="EndNoteBibliography"/>
      </w:pPr>
    </w:p>
    <w:p w14:paraId="6AA3B27D" w14:textId="51CE006B" w:rsidR="007D607E" w:rsidRPr="007D607E" w:rsidRDefault="007D607E" w:rsidP="007D607E">
      <w:pPr>
        <w:pStyle w:val="EndNoteBibliography"/>
        <w:ind w:left="720" w:hanging="720"/>
      </w:pPr>
      <w:r w:rsidRPr="007D607E">
        <w:t xml:space="preserve">Sikander, S., Lazarus, A., Bangash, O., Fuhr, D. C., Weobong, B., Krishna, R. N., Ahmad, I., Weiss, H. A., Price, L., Rahman, A., &amp; Patel, V. (2015, Nov). The effectiveness and cost-effectiveness of the peer-delivered Thinking Healthy Programme for perinatal depression in Pakistan and India: the SHARE study protocol for randomised controlled trials [Article]. </w:t>
      </w:r>
      <w:r w:rsidRPr="007D607E">
        <w:rPr>
          <w:i/>
        </w:rPr>
        <w:t>Trials, 16</w:t>
      </w:r>
      <w:r w:rsidRPr="007D607E">
        <w:t xml:space="preserve">, 14, Article 534. </w:t>
      </w:r>
      <w:hyperlink r:id="rId49" w:history="1">
        <w:r w:rsidRPr="007D607E">
          <w:rPr>
            <w:rStyle w:val="Hyperlink"/>
          </w:rPr>
          <w:t>https://doi.org/10.1186/s13063-015-1063-9</w:t>
        </w:r>
      </w:hyperlink>
      <w:r w:rsidRPr="007D607E">
        <w:t xml:space="preserve"> </w:t>
      </w:r>
    </w:p>
    <w:p w14:paraId="0CD71B4C" w14:textId="77777777" w:rsidR="007D607E" w:rsidRPr="007D607E" w:rsidRDefault="007D607E" w:rsidP="007D607E">
      <w:pPr>
        <w:pStyle w:val="EndNoteBibliography"/>
      </w:pPr>
    </w:p>
    <w:p w14:paraId="6AAA04B0" w14:textId="57A016D7" w:rsidR="007D607E" w:rsidRPr="007D607E" w:rsidRDefault="007D607E" w:rsidP="007D607E">
      <w:pPr>
        <w:pStyle w:val="EndNoteBibliography"/>
        <w:ind w:left="720" w:hanging="720"/>
      </w:pPr>
      <w:r w:rsidRPr="007D607E">
        <w:t xml:space="preserve">Simon, G. E., Rutter, C. M., Peterson, D., Oliver, M., Whiteside, U., Operskalski, B., &amp; Ludman, E. J. (2013, Dec 1). Does response on the PHQ-9 Depression Questionnaire predict subsequent suicide attempt or suicide death? </w:t>
      </w:r>
      <w:r w:rsidRPr="007D607E">
        <w:rPr>
          <w:i/>
        </w:rPr>
        <w:t>Psychiatr Serv, 64</w:t>
      </w:r>
      <w:r w:rsidRPr="007D607E">
        <w:t xml:space="preserve">(12), 1195-1202. </w:t>
      </w:r>
      <w:hyperlink r:id="rId50" w:history="1">
        <w:r w:rsidRPr="007D607E">
          <w:rPr>
            <w:rStyle w:val="Hyperlink"/>
          </w:rPr>
          <w:t>https://doi.org/10.1176/appi.ps.201200587</w:t>
        </w:r>
      </w:hyperlink>
      <w:r w:rsidRPr="007D607E">
        <w:t xml:space="preserve"> </w:t>
      </w:r>
    </w:p>
    <w:p w14:paraId="0F426F93" w14:textId="77777777" w:rsidR="007D607E" w:rsidRPr="007D607E" w:rsidRDefault="007D607E" w:rsidP="007D607E">
      <w:pPr>
        <w:pStyle w:val="EndNoteBibliography"/>
      </w:pPr>
    </w:p>
    <w:p w14:paraId="40D689AF" w14:textId="77777777" w:rsidR="007D607E" w:rsidRPr="007D607E" w:rsidRDefault="007D607E" w:rsidP="007D607E">
      <w:pPr>
        <w:pStyle w:val="EndNoteBibliography"/>
        <w:ind w:left="720" w:hanging="720"/>
      </w:pPr>
      <w:r w:rsidRPr="007D607E">
        <w:t xml:space="preserve">Singla, D. R., MacKinnon, D. P., Fuhr, D. C., Sikander, S., Rahman, A., &amp; Patel, V. (2019). Multiple mediation analysis of the peer-delivered Thinking Healthy Programme for perinatal depression: findings from two parallel, randomised controlled trials. </w:t>
      </w:r>
      <w:r w:rsidRPr="007D607E">
        <w:rPr>
          <w:i/>
        </w:rPr>
        <w:t>The British Journal of Psychiatry</w:t>
      </w:r>
      <w:r w:rsidRPr="007D607E">
        <w:t xml:space="preserve">, 1-8. </w:t>
      </w:r>
    </w:p>
    <w:p w14:paraId="46137F10" w14:textId="77777777" w:rsidR="007D607E" w:rsidRPr="007D607E" w:rsidRDefault="007D607E" w:rsidP="007D607E">
      <w:pPr>
        <w:pStyle w:val="EndNoteBibliography"/>
      </w:pPr>
    </w:p>
    <w:p w14:paraId="01809BA8" w14:textId="77777777" w:rsidR="007D607E" w:rsidRPr="007D607E" w:rsidRDefault="007D607E" w:rsidP="007D607E">
      <w:pPr>
        <w:pStyle w:val="EndNoteBibliography"/>
        <w:ind w:left="720" w:hanging="720"/>
      </w:pPr>
      <w:r w:rsidRPr="007D607E">
        <w:t xml:space="preserve">Sisask, M., Värnik, A., K lves, K., Bertolote, J. M., Bolhari, J., Botega, N. J., Fleischmann, A., Vijayakumar, L., &amp; Wasserman, D. (2010). Is religiosity a protective factor against attempted suicide: a cross-cultural case-control study. </w:t>
      </w:r>
      <w:r w:rsidRPr="007D607E">
        <w:rPr>
          <w:i/>
        </w:rPr>
        <w:t>Archives of Suicide Research, 14</w:t>
      </w:r>
      <w:r w:rsidRPr="007D607E">
        <w:t xml:space="preserve">(1), 44-55. </w:t>
      </w:r>
    </w:p>
    <w:p w14:paraId="5B690CF6" w14:textId="77777777" w:rsidR="007D607E" w:rsidRPr="007D607E" w:rsidRDefault="007D607E" w:rsidP="007D607E">
      <w:pPr>
        <w:pStyle w:val="EndNoteBibliography"/>
      </w:pPr>
    </w:p>
    <w:p w14:paraId="0358B6D6" w14:textId="57C3E5DA" w:rsidR="007D607E" w:rsidRPr="007D607E" w:rsidRDefault="007D607E" w:rsidP="007D607E">
      <w:pPr>
        <w:pStyle w:val="EndNoteBibliography"/>
        <w:ind w:left="720" w:hanging="720"/>
      </w:pPr>
      <w:r w:rsidRPr="007D607E">
        <w:t xml:space="preserve">Spitzer, R. L., Williams, J. B. W., Miriam, G., &amp; First, M. B. (1992). The Structured Clinical Interview for DSM-III-R (SCID)I: History, Rationale, and Description. </w:t>
      </w:r>
      <w:r w:rsidRPr="007D607E">
        <w:rPr>
          <w:i/>
        </w:rPr>
        <w:t>Arch Gen Psychiatry, 49</w:t>
      </w:r>
      <w:r w:rsidRPr="007D607E">
        <w:t xml:space="preserve">. </w:t>
      </w:r>
      <w:hyperlink r:id="rId51" w:history="1">
        <w:r w:rsidRPr="007D607E">
          <w:rPr>
            <w:rStyle w:val="Hyperlink"/>
          </w:rPr>
          <w:t>https://doi.org/10.1001/archpsyc.1992.01820080032005</w:t>
        </w:r>
      </w:hyperlink>
      <w:r w:rsidRPr="007D607E">
        <w:t xml:space="preserve"> </w:t>
      </w:r>
    </w:p>
    <w:p w14:paraId="0ACC33CD" w14:textId="77777777" w:rsidR="007D607E" w:rsidRPr="007D607E" w:rsidRDefault="007D607E" w:rsidP="007D607E">
      <w:pPr>
        <w:pStyle w:val="EndNoteBibliography"/>
      </w:pPr>
    </w:p>
    <w:p w14:paraId="496EB6CF" w14:textId="662E6D4D" w:rsidR="007D607E" w:rsidRPr="007D607E" w:rsidRDefault="007D607E" w:rsidP="007D607E">
      <w:pPr>
        <w:pStyle w:val="EndNoteBibliography"/>
        <w:ind w:left="720" w:hanging="720"/>
      </w:pPr>
      <w:r w:rsidRPr="007D607E">
        <w:t xml:space="preserve">Turner, E. L., Sikander, S., Bangash, O., Zaidi, A., Bates, L., Gallis, J., Ganga, N., O'Donnell, K., Rahman, A., &amp; Maselko, J. (2016, Sep 08). The effectiveness of the peer-delivered Thinking Healthy PLUS (THPP+) Program for maternal depression and child socioemotional development in Pakistan: study protocol for a randomized controlled trial. </w:t>
      </w:r>
      <w:r w:rsidRPr="007D607E">
        <w:rPr>
          <w:i/>
        </w:rPr>
        <w:t>Trials, 17</w:t>
      </w:r>
      <w:r w:rsidRPr="007D607E">
        <w:t xml:space="preserve">(1), 442. </w:t>
      </w:r>
      <w:hyperlink r:id="rId52" w:history="1">
        <w:r w:rsidRPr="007D607E">
          <w:rPr>
            <w:rStyle w:val="Hyperlink"/>
          </w:rPr>
          <w:t>https://doi.org/10.1186/s13063-016-1530-y</w:t>
        </w:r>
      </w:hyperlink>
      <w:r w:rsidRPr="007D607E">
        <w:t xml:space="preserve"> </w:t>
      </w:r>
    </w:p>
    <w:p w14:paraId="292A13EA" w14:textId="77777777" w:rsidR="007D607E" w:rsidRPr="007D607E" w:rsidRDefault="007D607E" w:rsidP="007D607E">
      <w:pPr>
        <w:pStyle w:val="EndNoteBibliography"/>
      </w:pPr>
    </w:p>
    <w:p w14:paraId="231CF4A6" w14:textId="77777777" w:rsidR="007D607E" w:rsidRPr="007D607E" w:rsidRDefault="007D607E" w:rsidP="007D607E">
      <w:pPr>
        <w:pStyle w:val="EndNoteBibliography"/>
        <w:ind w:left="720" w:hanging="720"/>
      </w:pPr>
      <w:r w:rsidRPr="007D607E">
        <w:lastRenderedPageBreak/>
        <w:t xml:space="preserve">Van Orden, K. A., Witte, T. K., Cukrowicz, K. C., Braithwaite, S. R., Selby, E. A., &amp; Joiner Jr, T. E. (2010). The interpersonal theory of suicide. </w:t>
      </w:r>
      <w:r w:rsidRPr="007D607E">
        <w:rPr>
          <w:i/>
        </w:rPr>
        <w:t>Psychological review, 117</w:t>
      </w:r>
      <w:r w:rsidRPr="007D607E">
        <w:t xml:space="preserve">(2), 575. </w:t>
      </w:r>
    </w:p>
    <w:p w14:paraId="0E28CFCA" w14:textId="77777777" w:rsidR="007D607E" w:rsidRPr="007D607E" w:rsidRDefault="007D607E" w:rsidP="007D607E">
      <w:pPr>
        <w:pStyle w:val="EndNoteBibliography"/>
      </w:pPr>
    </w:p>
    <w:p w14:paraId="5A919BBE" w14:textId="77777777" w:rsidR="007D607E" w:rsidRPr="007D607E" w:rsidRDefault="007D607E" w:rsidP="007D607E">
      <w:pPr>
        <w:pStyle w:val="EndNoteBibliography"/>
        <w:ind w:left="720" w:hanging="720"/>
      </w:pPr>
      <w:r w:rsidRPr="007D607E">
        <w:t xml:space="preserve">Vijayakumar, L. (2016). Suicide prevention: Beyond mental disorder. </w:t>
      </w:r>
      <w:r w:rsidRPr="007D607E">
        <w:rPr>
          <w:i/>
        </w:rPr>
        <w:t>Indian Journal of Psychological Medicine, 38</w:t>
      </w:r>
      <w:r w:rsidRPr="007D607E">
        <w:t xml:space="preserve">(6), 514. </w:t>
      </w:r>
    </w:p>
    <w:p w14:paraId="5DB3BAB8" w14:textId="77777777" w:rsidR="007D607E" w:rsidRPr="007D607E" w:rsidRDefault="007D607E" w:rsidP="007D607E">
      <w:pPr>
        <w:pStyle w:val="EndNoteBibliography"/>
      </w:pPr>
    </w:p>
    <w:p w14:paraId="36BEFE27" w14:textId="30BDDA97" w:rsidR="007D607E" w:rsidRPr="007D607E" w:rsidRDefault="007D607E" w:rsidP="007D607E">
      <w:pPr>
        <w:pStyle w:val="EndNoteBibliography"/>
        <w:ind w:left="720" w:hanging="720"/>
      </w:pPr>
      <w:r w:rsidRPr="007D607E">
        <w:t xml:space="preserve">Vijayakumar, L., Daly, C., Arafat, Y., &amp; Arensman, E. (2020, Mar). Suicide Prevention in the Southeast Asia Region. </w:t>
      </w:r>
      <w:r w:rsidRPr="007D607E">
        <w:rPr>
          <w:i/>
        </w:rPr>
        <w:t>Crisis, 41</w:t>
      </w:r>
      <w:r w:rsidRPr="007D607E">
        <w:t xml:space="preserve">(Suppl 1), S21-s29. </w:t>
      </w:r>
      <w:hyperlink r:id="rId53" w:history="1">
        <w:r w:rsidRPr="007D607E">
          <w:rPr>
            <w:rStyle w:val="Hyperlink"/>
          </w:rPr>
          <w:t>https://doi.org/10.1027/0227-5910/a000666</w:t>
        </w:r>
      </w:hyperlink>
      <w:r w:rsidRPr="007D607E">
        <w:t xml:space="preserve"> </w:t>
      </w:r>
    </w:p>
    <w:p w14:paraId="36353C9B" w14:textId="77777777" w:rsidR="007D607E" w:rsidRPr="007D607E" w:rsidRDefault="007D607E" w:rsidP="007D607E">
      <w:pPr>
        <w:pStyle w:val="EndNoteBibliography"/>
      </w:pPr>
    </w:p>
    <w:p w14:paraId="741299E7" w14:textId="77777777" w:rsidR="007D607E" w:rsidRPr="007D607E" w:rsidRDefault="007D607E" w:rsidP="007D607E">
      <w:pPr>
        <w:pStyle w:val="EndNoteBibliography"/>
        <w:ind w:left="720" w:hanging="720"/>
      </w:pPr>
      <w:r w:rsidRPr="007D607E">
        <w:t xml:space="preserve">Vijayakumar, L., &amp; John, S. (2018). Is Hinduism ambivalent about suicide? </w:t>
      </w:r>
      <w:r w:rsidRPr="007D607E">
        <w:rPr>
          <w:i/>
        </w:rPr>
        <w:t>International Journal of Social Psychiatry, 64</w:t>
      </w:r>
      <w:r w:rsidRPr="007D607E">
        <w:t xml:space="preserve">(5), 443-449. </w:t>
      </w:r>
    </w:p>
    <w:p w14:paraId="119A7B6D" w14:textId="77777777" w:rsidR="007D607E" w:rsidRPr="007D607E" w:rsidRDefault="007D607E" w:rsidP="007D607E">
      <w:pPr>
        <w:pStyle w:val="EndNoteBibliography"/>
      </w:pPr>
    </w:p>
    <w:p w14:paraId="59A3A7AA" w14:textId="77777777" w:rsidR="007D607E" w:rsidRPr="007D607E" w:rsidRDefault="007D607E" w:rsidP="007D607E">
      <w:pPr>
        <w:pStyle w:val="EndNoteBibliography"/>
        <w:ind w:left="720" w:hanging="720"/>
      </w:pPr>
      <w:r w:rsidRPr="007D607E">
        <w:t xml:space="preserve">Vijayakumar, L., &amp; Phillips, M. (2016). Suicide prevention in low- and middle-income countries. . In </w:t>
      </w:r>
      <w:r w:rsidRPr="007D607E">
        <w:rPr>
          <w:i/>
        </w:rPr>
        <w:t>The International Handbook of Suicide Prevention (2nd Ed.)</w:t>
      </w:r>
      <w:r w:rsidRPr="007D607E">
        <w:t xml:space="preserve"> (pp. 507-523.). Wiley &amp; Sons. </w:t>
      </w:r>
    </w:p>
    <w:p w14:paraId="7516E628" w14:textId="77777777" w:rsidR="007D607E" w:rsidRPr="007D607E" w:rsidRDefault="007D607E" w:rsidP="007D607E">
      <w:pPr>
        <w:pStyle w:val="EndNoteBibliography"/>
      </w:pPr>
    </w:p>
    <w:p w14:paraId="3AEA1EC9" w14:textId="77777777" w:rsidR="007D607E" w:rsidRPr="007D607E" w:rsidRDefault="007D607E" w:rsidP="007D607E">
      <w:pPr>
        <w:pStyle w:val="EndNoteBibliography"/>
        <w:ind w:left="720" w:hanging="720"/>
      </w:pPr>
      <w:r w:rsidRPr="007D607E">
        <w:t xml:space="preserve">Vyas, S., &amp; Kumaranayake, L. (2006). Constructing socio-economic status indices: how to use principal components analysis. </w:t>
      </w:r>
      <w:r w:rsidRPr="007D607E">
        <w:rPr>
          <w:i/>
        </w:rPr>
        <w:t>Health policy and planning, 21</w:t>
      </w:r>
      <w:r w:rsidRPr="007D607E">
        <w:t xml:space="preserve">(6), 459-468. </w:t>
      </w:r>
    </w:p>
    <w:p w14:paraId="584C1BAD" w14:textId="77777777" w:rsidR="007D607E" w:rsidRPr="007D607E" w:rsidRDefault="007D607E" w:rsidP="007D607E">
      <w:pPr>
        <w:pStyle w:val="EndNoteBibliography"/>
      </w:pPr>
    </w:p>
    <w:p w14:paraId="64E0B51F" w14:textId="77777777" w:rsidR="007D607E" w:rsidRPr="007D607E" w:rsidRDefault="007D607E" w:rsidP="007D607E">
      <w:pPr>
        <w:pStyle w:val="EndNoteBibliography"/>
        <w:ind w:left="720" w:hanging="720"/>
      </w:pPr>
      <w:r w:rsidRPr="007D607E">
        <w:t xml:space="preserve">Wetherall, K., Robb, K. A., &amp; O'Connor, R. C. (2018). An Examination of Social Comparison and Suicide Ideation Through the Lens of the Integrated Motivational–Volitional Model of Suicidal Behavior. </w:t>
      </w:r>
      <w:r w:rsidRPr="007D607E">
        <w:rPr>
          <w:i/>
        </w:rPr>
        <w:t>Suicide and Life-Threatening Behavior</w:t>
      </w:r>
      <w:r w:rsidRPr="007D607E">
        <w:t xml:space="preserve">. </w:t>
      </w:r>
    </w:p>
    <w:p w14:paraId="3134D603" w14:textId="77777777" w:rsidR="007D607E" w:rsidRPr="007D607E" w:rsidRDefault="007D607E" w:rsidP="007D607E">
      <w:pPr>
        <w:pStyle w:val="EndNoteBibliography"/>
      </w:pPr>
    </w:p>
    <w:p w14:paraId="33CB7863" w14:textId="77777777" w:rsidR="007D607E" w:rsidRPr="007D607E" w:rsidRDefault="007D607E" w:rsidP="007D607E">
      <w:pPr>
        <w:pStyle w:val="EndNoteBibliography"/>
        <w:ind w:left="720" w:hanging="720"/>
      </w:pPr>
      <w:r w:rsidRPr="007D607E">
        <w:t xml:space="preserve">Widger, T. (2015). </w:t>
      </w:r>
      <w:r w:rsidRPr="007D607E">
        <w:rPr>
          <w:i/>
        </w:rPr>
        <w:t>Suicide in Sri Lanka: The Anthropology of an Epidemic</w:t>
      </w:r>
      <w:r w:rsidRPr="007D607E">
        <w:t xml:space="preserve">. Routledge. </w:t>
      </w:r>
    </w:p>
    <w:p w14:paraId="7B599253" w14:textId="77777777" w:rsidR="007D607E" w:rsidRPr="007D607E" w:rsidRDefault="007D607E" w:rsidP="007D607E">
      <w:pPr>
        <w:pStyle w:val="EndNoteBibliography"/>
      </w:pPr>
    </w:p>
    <w:p w14:paraId="1E69D106" w14:textId="77777777" w:rsidR="007D607E" w:rsidRPr="007D607E" w:rsidRDefault="007D607E" w:rsidP="007D607E">
      <w:pPr>
        <w:pStyle w:val="EndNoteBibliography"/>
        <w:ind w:left="720" w:hanging="720"/>
      </w:pPr>
      <w:r w:rsidRPr="007D607E">
        <w:t xml:space="preserve">World Health Organization. (2014). </w:t>
      </w:r>
      <w:r w:rsidRPr="007D607E">
        <w:rPr>
          <w:i/>
        </w:rPr>
        <w:t>Preventing suicide: A global imperative</w:t>
      </w:r>
      <w:r w:rsidRPr="007D607E">
        <w:t xml:space="preserve">. World Health Organization. </w:t>
      </w:r>
    </w:p>
    <w:p w14:paraId="63D84512" w14:textId="77777777" w:rsidR="007D607E" w:rsidRPr="007D607E" w:rsidRDefault="007D607E" w:rsidP="007D607E">
      <w:pPr>
        <w:pStyle w:val="EndNoteBibliography"/>
      </w:pPr>
    </w:p>
    <w:p w14:paraId="6AC578B3" w14:textId="6CF213B0" w:rsidR="007D607E" w:rsidRPr="007D607E" w:rsidRDefault="007D607E" w:rsidP="007D607E">
      <w:pPr>
        <w:pStyle w:val="EndNoteBibliography"/>
        <w:ind w:left="720" w:hanging="720"/>
      </w:pPr>
      <w:r w:rsidRPr="007D607E">
        <w:t xml:space="preserve">World Health Organization. (2017). World Health Statistics: Suicide mortality data tables. </w:t>
      </w:r>
      <w:hyperlink r:id="rId54" w:history="1">
        <w:r w:rsidRPr="007D607E">
          <w:rPr>
            <w:rStyle w:val="Hyperlink"/>
          </w:rPr>
          <w:t>http://apps.who.int/gho/data/node.sdg.3-4-data?lang=en</w:t>
        </w:r>
      </w:hyperlink>
      <w:r w:rsidRPr="007D607E">
        <w:t xml:space="preserve"> </w:t>
      </w:r>
    </w:p>
    <w:p w14:paraId="038361CF" w14:textId="77777777" w:rsidR="007D607E" w:rsidRPr="007D607E" w:rsidRDefault="007D607E" w:rsidP="007D607E">
      <w:pPr>
        <w:pStyle w:val="EndNoteBibliography"/>
      </w:pPr>
    </w:p>
    <w:p w14:paraId="4CA6D811" w14:textId="6CD7AD90" w:rsidR="007D607E" w:rsidRPr="007D607E" w:rsidRDefault="007D607E" w:rsidP="007D607E">
      <w:pPr>
        <w:pStyle w:val="EndNoteBibliography"/>
        <w:ind w:left="720" w:hanging="720"/>
      </w:pPr>
      <w:r w:rsidRPr="007D607E">
        <w:t xml:space="preserve">Zhong, Q.-Y., Gelaye, B., VanderWeele, T. J., Sanchez, S. E., &amp; Williams, M. A. (2018). Causal Model of the Association of Social Support With Antepartum Depression: A Marginal Structural Modeling Approach. </w:t>
      </w:r>
      <w:r w:rsidRPr="007D607E">
        <w:rPr>
          <w:i/>
        </w:rPr>
        <w:t>American Journal of Epidemiology, 187</w:t>
      </w:r>
      <w:r w:rsidRPr="007D607E">
        <w:t xml:space="preserve">(9), 1871-1879. </w:t>
      </w:r>
      <w:hyperlink r:id="rId55" w:history="1">
        <w:r w:rsidRPr="007D607E">
          <w:rPr>
            <w:rStyle w:val="Hyperlink"/>
          </w:rPr>
          <w:t>https://www.ncbi.nlm.nih.gov/pmc/articles/PMC6118064/pdf/kwy067.pdf</w:t>
        </w:r>
      </w:hyperlink>
      <w:r w:rsidRPr="007D607E">
        <w:t xml:space="preserve"> </w:t>
      </w:r>
    </w:p>
    <w:p w14:paraId="3FF2F216" w14:textId="77777777" w:rsidR="007D607E" w:rsidRPr="007D607E" w:rsidRDefault="007D607E" w:rsidP="007D607E">
      <w:pPr>
        <w:pStyle w:val="EndNoteBibliography"/>
      </w:pPr>
    </w:p>
    <w:p w14:paraId="25F61DE3" w14:textId="37BBF000" w:rsidR="00511226" w:rsidRDefault="003F4BB9" w:rsidP="00B714EB">
      <w:pPr>
        <w:rPr>
          <w:b/>
          <w:bCs/>
        </w:rPr>
      </w:pPr>
      <w:r>
        <w:rPr>
          <w:b/>
          <w:bCs/>
        </w:rPr>
        <w:fldChar w:fldCharType="end"/>
      </w:r>
    </w:p>
    <w:p w14:paraId="0BDDD606" w14:textId="361E82D5" w:rsidR="00120D2E" w:rsidRPr="00462B4B" w:rsidRDefault="00120D2E" w:rsidP="00462B4B">
      <w:pPr>
        <w:rPr>
          <w:b/>
          <w:bCs/>
          <w:sz w:val="20"/>
          <w:szCs w:val="20"/>
        </w:rPr>
      </w:pPr>
    </w:p>
    <w:sectPr w:rsidR="00120D2E" w:rsidRPr="00462B4B" w:rsidSect="001A246C">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40CDA" w14:textId="77777777" w:rsidR="007526D3" w:rsidRDefault="007526D3" w:rsidP="006A620A">
      <w:r>
        <w:separator/>
      </w:r>
    </w:p>
  </w:endnote>
  <w:endnote w:type="continuationSeparator" w:id="0">
    <w:p w14:paraId="59A6A580" w14:textId="77777777" w:rsidR="007526D3" w:rsidRDefault="007526D3" w:rsidP="006A6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E5681" w14:textId="77777777" w:rsidR="007526D3" w:rsidRDefault="007526D3" w:rsidP="006A620A">
      <w:r>
        <w:separator/>
      </w:r>
    </w:p>
  </w:footnote>
  <w:footnote w:type="continuationSeparator" w:id="0">
    <w:p w14:paraId="56D678FB" w14:textId="77777777" w:rsidR="007526D3" w:rsidRDefault="007526D3" w:rsidP="006A62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630BC"/>
    <w:multiLevelType w:val="hybridMultilevel"/>
    <w:tmpl w:val="B1FA5E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4064A7"/>
    <w:multiLevelType w:val="multilevel"/>
    <w:tmpl w:val="6F9E7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6820A5"/>
    <w:multiLevelType w:val="hybridMultilevel"/>
    <w:tmpl w:val="A51E156A"/>
    <w:lvl w:ilvl="0" w:tplc="291A0D4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8D3EEA"/>
    <w:multiLevelType w:val="hybridMultilevel"/>
    <w:tmpl w:val="9B0227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E85808"/>
    <w:multiLevelType w:val="hybridMultilevel"/>
    <w:tmpl w:val="4352212A"/>
    <w:lvl w:ilvl="0" w:tplc="BA8C32A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8D3F5A"/>
    <w:multiLevelType w:val="hybridMultilevel"/>
    <w:tmpl w:val="5606A568"/>
    <w:lvl w:ilvl="0" w:tplc="A9E07044">
      <w:start w:val="4"/>
      <w:numFmt w:val="bullet"/>
      <w:lvlText w:val="-"/>
      <w:lvlJc w:val="left"/>
      <w:pPr>
        <w:ind w:left="360" w:hanging="360"/>
      </w:pPr>
      <w:rPr>
        <w:rFonts w:ascii="Arial" w:eastAsiaTheme="minorHAnsi" w:hAnsi="Arial" w:cs="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244175A"/>
    <w:multiLevelType w:val="hybridMultilevel"/>
    <w:tmpl w:val="885A7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266B3F"/>
    <w:multiLevelType w:val="hybridMultilevel"/>
    <w:tmpl w:val="4BD8F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6"/>
  </w:num>
  <w:num w:numId="5">
    <w:abstractNumId w:val="0"/>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2pvd9vztarz4eaavb5t00r2svwrzvwa0tr&quot;&gt;EndNoteMaster_20200910&lt;record-ids&gt;&lt;item&gt;5&lt;/item&gt;&lt;item&gt;23&lt;/item&gt;&lt;item&gt;60&lt;/item&gt;&lt;item&gt;66&lt;/item&gt;&lt;item&gt;74&lt;/item&gt;&lt;item&gt;77&lt;/item&gt;&lt;item&gt;92&lt;/item&gt;&lt;item&gt;98&lt;/item&gt;&lt;item&gt;99&lt;/item&gt;&lt;item&gt;136&lt;/item&gt;&lt;item&gt;350&lt;/item&gt;&lt;item&gt;391&lt;/item&gt;&lt;item&gt;531&lt;/item&gt;&lt;item&gt;583&lt;/item&gt;&lt;item&gt;585&lt;/item&gt;&lt;item&gt;602&lt;/item&gt;&lt;item&gt;655&lt;/item&gt;&lt;item&gt;757&lt;/item&gt;&lt;item&gt;759&lt;/item&gt;&lt;item&gt;760&lt;/item&gt;&lt;item&gt;761&lt;/item&gt;&lt;item&gt;805&lt;/item&gt;&lt;item&gt;831&lt;/item&gt;&lt;item&gt;841&lt;/item&gt;&lt;item&gt;849&lt;/item&gt;&lt;item&gt;870&lt;/item&gt;&lt;item&gt;877&lt;/item&gt;&lt;item&gt;1038&lt;/item&gt;&lt;item&gt;1087&lt;/item&gt;&lt;item&gt;1142&lt;/item&gt;&lt;item&gt;1143&lt;/item&gt;&lt;item&gt;1167&lt;/item&gt;&lt;item&gt;1295&lt;/item&gt;&lt;item&gt;1311&lt;/item&gt;&lt;item&gt;1331&lt;/item&gt;&lt;item&gt;1687&lt;/item&gt;&lt;item&gt;1689&lt;/item&gt;&lt;item&gt;1818&lt;/item&gt;&lt;item&gt;1820&lt;/item&gt;&lt;item&gt;1915&lt;/item&gt;&lt;item&gt;1941&lt;/item&gt;&lt;item&gt;1942&lt;/item&gt;&lt;item&gt;1943&lt;/item&gt;&lt;item&gt;1949&lt;/item&gt;&lt;item&gt;1981&lt;/item&gt;&lt;item&gt;1982&lt;/item&gt;&lt;item&gt;1985&lt;/item&gt;&lt;item&gt;2195&lt;/item&gt;&lt;item&gt;2263&lt;/item&gt;&lt;item&gt;2291&lt;/item&gt;&lt;item&gt;2297&lt;/item&gt;&lt;item&gt;2338&lt;/item&gt;&lt;item&gt;2607&lt;/item&gt;&lt;item&gt;2723&lt;/item&gt;&lt;item&gt;2925&lt;/item&gt;&lt;item&gt;2946&lt;/item&gt;&lt;item&gt;2950&lt;/item&gt;&lt;item&gt;2952&lt;/item&gt;&lt;item&gt;2955&lt;/item&gt;&lt;item&gt;2963&lt;/item&gt;&lt;item&gt;2968&lt;/item&gt;&lt;item&gt;2969&lt;/item&gt;&lt;item&gt;2974&lt;/item&gt;&lt;item&gt;2976&lt;/item&gt;&lt;item&gt;2978&lt;/item&gt;&lt;item&gt;2980&lt;/item&gt;&lt;item&gt;2981&lt;/item&gt;&lt;item&gt;2983&lt;/item&gt;&lt;item&gt;2984&lt;/item&gt;&lt;item&gt;2985&lt;/item&gt;&lt;item&gt;2986&lt;/item&gt;&lt;item&gt;2987&lt;/item&gt;&lt;item&gt;2988&lt;/item&gt;&lt;item&gt;2989&lt;/item&gt;&lt;item&gt;2996&lt;/item&gt;&lt;item&gt;3018&lt;/item&gt;&lt;item&gt;3020&lt;/item&gt;&lt;item&gt;3035&lt;/item&gt;&lt;item&gt;3036&lt;/item&gt;&lt;/record-ids&gt;&lt;/item&gt;&lt;/Libraries&gt;"/>
  </w:docVars>
  <w:rsids>
    <w:rsidRoot w:val="00DB03BA"/>
    <w:rsid w:val="00001137"/>
    <w:rsid w:val="000011DC"/>
    <w:rsid w:val="0000609A"/>
    <w:rsid w:val="00012F64"/>
    <w:rsid w:val="00020C70"/>
    <w:rsid w:val="0002636F"/>
    <w:rsid w:val="00026A90"/>
    <w:rsid w:val="00031E00"/>
    <w:rsid w:val="000326CB"/>
    <w:rsid w:val="00034A89"/>
    <w:rsid w:val="0003554F"/>
    <w:rsid w:val="00035B4C"/>
    <w:rsid w:val="00036997"/>
    <w:rsid w:val="000375BF"/>
    <w:rsid w:val="00041968"/>
    <w:rsid w:val="00044708"/>
    <w:rsid w:val="00050F5E"/>
    <w:rsid w:val="00052864"/>
    <w:rsid w:val="00053805"/>
    <w:rsid w:val="00056C27"/>
    <w:rsid w:val="00061429"/>
    <w:rsid w:val="0006614A"/>
    <w:rsid w:val="00066B37"/>
    <w:rsid w:val="000716EC"/>
    <w:rsid w:val="00077BC3"/>
    <w:rsid w:val="00083FF1"/>
    <w:rsid w:val="000847A6"/>
    <w:rsid w:val="000864E0"/>
    <w:rsid w:val="00087114"/>
    <w:rsid w:val="0008792F"/>
    <w:rsid w:val="00091A97"/>
    <w:rsid w:val="00092724"/>
    <w:rsid w:val="00095624"/>
    <w:rsid w:val="000960D4"/>
    <w:rsid w:val="00097DA8"/>
    <w:rsid w:val="000A350A"/>
    <w:rsid w:val="000A61CB"/>
    <w:rsid w:val="000A73BB"/>
    <w:rsid w:val="000B66BF"/>
    <w:rsid w:val="000C0707"/>
    <w:rsid w:val="000C1CAC"/>
    <w:rsid w:val="000C4742"/>
    <w:rsid w:val="000D14B8"/>
    <w:rsid w:val="000D2FA6"/>
    <w:rsid w:val="000D3A68"/>
    <w:rsid w:val="000D58CF"/>
    <w:rsid w:val="000E3463"/>
    <w:rsid w:val="000F1F25"/>
    <w:rsid w:val="000F20F9"/>
    <w:rsid w:val="00101323"/>
    <w:rsid w:val="00103ABF"/>
    <w:rsid w:val="001074E5"/>
    <w:rsid w:val="00112A4B"/>
    <w:rsid w:val="00115AC2"/>
    <w:rsid w:val="00115D4C"/>
    <w:rsid w:val="001202BB"/>
    <w:rsid w:val="00120D2E"/>
    <w:rsid w:val="00121445"/>
    <w:rsid w:val="00123022"/>
    <w:rsid w:val="00124818"/>
    <w:rsid w:val="00126DB4"/>
    <w:rsid w:val="00134C65"/>
    <w:rsid w:val="001431D6"/>
    <w:rsid w:val="00143242"/>
    <w:rsid w:val="001455A7"/>
    <w:rsid w:val="001476C2"/>
    <w:rsid w:val="00152CEF"/>
    <w:rsid w:val="001603D1"/>
    <w:rsid w:val="00164554"/>
    <w:rsid w:val="00176BEA"/>
    <w:rsid w:val="00177BA6"/>
    <w:rsid w:val="00184E88"/>
    <w:rsid w:val="0019125C"/>
    <w:rsid w:val="0019208A"/>
    <w:rsid w:val="001947BF"/>
    <w:rsid w:val="001A246C"/>
    <w:rsid w:val="001A36D0"/>
    <w:rsid w:val="001B3905"/>
    <w:rsid w:val="001C0D04"/>
    <w:rsid w:val="001C180B"/>
    <w:rsid w:val="001C2DBB"/>
    <w:rsid w:val="001C44D3"/>
    <w:rsid w:val="001C5C89"/>
    <w:rsid w:val="001D0008"/>
    <w:rsid w:val="001D6132"/>
    <w:rsid w:val="001E6147"/>
    <w:rsid w:val="001F098C"/>
    <w:rsid w:val="001F243F"/>
    <w:rsid w:val="001F2A78"/>
    <w:rsid w:val="001F5617"/>
    <w:rsid w:val="00203985"/>
    <w:rsid w:val="00204DDF"/>
    <w:rsid w:val="00205EFD"/>
    <w:rsid w:val="002066D8"/>
    <w:rsid w:val="0021040B"/>
    <w:rsid w:val="00210EC9"/>
    <w:rsid w:val="002175C4"/>
    <w:rsid w:val="00220B50"/>
    <w:rsid w:val="00222E1B"/>
    <w:rsid w:val="002241DC"/>
    <w:rsid w:val="0022663E"/>
    <w:rsid w:val="002317FE"/>
    <w:rsid w:val="00237DF5"/>
    <w:rsid w:val="00240E47"/>
    <w:rsid w:val="00242D5C"/>
    <w:rsid w:val="00242E30"/>
    <w:rsid w:val="00257237"/>
    <w:rsid w:val="0026083A"/>
    <w:rsid w:val="00266943"/>
    <w:rsid w:val="00267472"/>
    <w:rsid w:val="002734B0"/>
    <w:rsid w:val="00275224"/>
    <w:rsid w:val="002815A3"/>
    <w:rsid w:val="00283BF6"/>
    <w:rsid w:val="00285083"/>
    <w:rsid w:val="00287D8F"/>
    <w:rsid w:val="002965D9"/>
    <w:rsid w:val="00296AC1"/>
    <w:rsid w:val="00296C3C"/>
    <w:rsid w:val="002A1DF0"/>
    <w:rsid w:val="002A2F5D"/>
    <w:rsid w:val="002A4DFB"/>
    <w:rsid w:val="002A5584"/>
    <w:rsid w:val="002A6DE7"/>
    <w:rsid w:val="002A7326"/>
    <w:rsid w:val="002B2930"/>
    <w:rsid w:val="002C4478"/>
    <w:rsid w:val="002C62FD"/>
    <w:rsid w:val="002D09A5"/>
    <w:rsid w:val="002D3196"/>
    <w:rsid w:val="002D4615"/>
    <w:rsid w:val="002D4A1A"/>
    <w:rsid w:val="002E2233"/>
    <w:rsid w:val="002E2CAE"/>
    <w:rsid w:val="002F0BFC"/>
    <w:rsid w:val="002F457C"/>
    <w:rsid w:val="002F4D91"/>
    <w:rsid w:val="002F666B"/>
    <w:rsid w:val="002F6D1D"/>
    <w:rsid w:val="00300F52"/>
    <w:rsid w:val="00301075"/>
    <w:rsid w:val="00301565"/>
    <w:rsid w:val="00301B30"/>
    <w:rsid w:val="003027D5"/>
    <w:rsid w:val="00304109"/>
    <w:rsid w:val="0030528F"/>
    <w:rsid w:val="00312468"/>
    <w:rsid w:val="00317024"/>
    <w:rsid w:val="0031720F"/>
    <w:rsid w:val="00317594"/>
    <w:rsid w:val="00320CFA"/>
    <w:rsid w:val="003241FF"/>
    <w:rsid w:val="003271A2"/>
    <w:rsid w:val="003319B9"/>
    <w:rsid w:val="00336D7D"/>
    <w:rsid w:val="00337446"/>
    <w:rsid w:val="00340037"/>
    <w:rsid w:val="0034619C"/>
    <w:rsid w:val="00351C39"/>
    <w:rsid w:val="0035464A"/>
    <w:rsid w:val="00355580"/>
    <w:rsid w:val="003571E5"/>
    <w:rsid w:val="00357ED6"/>
    <w:rsid w:val="00367FC1"/>
    <w:rsid w:val="0037093F"/>
    <w:rsid w:val="00372FA1"/>
    <w:rsid w:val="00376FBE"/>
    <w:rsid w:val="003777CA"/>
    <w:rsid w:val="003810B3"/>
    <w:rsid w:val="003812E0"/>
    <w:rsid w:val="003834CB"/>
    <w:rsid w:val="0038385C"/>
    <w:rsid w:val="0038568C"/>
    <w:rsid w:val="003871D2"/>
    <w:rsid w:val="00393652"/>
    <w:rsid w:val="003969C8"/>
    <w:rsid w:val="003A26D2"/>
    <w:rsid w:val="003A299E"/>
    <w:rsid w:val="003A6617"/>
    <w:rsid w:val="003B5AFC"/>
    <w:rsid w:val="003C0231"/>
    <w:rsid w:val="003C2CAF"/>
    <w:rsid w:val="003C6D9D"/>
    <w:rsid w:val="003C7A70"/>
    <w:rsid w:val="003D0897"/>
    <w:rsid w:val="003D5521"/>
    <w:rsid w:val="003D7C14"/>
    <w:rsid w:val="003E3577"/>
    <w:rsid w:val="003E3C2C"/>
    <w:rsid w:val="003E6589"/>
    <w:rsid w:val="003F2FE4"/>
    <w:rsid w:val="003F32E1"/>
    <w:rsid w:val="003F38DC"/>
    <w:rsid w:val="003F4BB9"/>
    <w:rsid w:val="003F4EA4"/>
    <w:rsid w:val="003F6884"/>
    <w:rsid w:val="003F7643"/>
    <w:rsid w:val="0040032A"/>
    <w:rsid w:val="00400875"/>
    <w:rsid w:val="004016D1"/>
    <w:rsid w:val="00403253"/>
    <w:rsid w:val="00403718"/>
    <w:rsid w:val="00407180"/>
    <w:rsid w:val="004071C1"/>
    <w:rsid w:val="00407476"/>
    <w:rsid w:val="0041255D"/>
    <w:rsid w:val="00417FB2"/>
    <w:rsid w:val="00424B5F"/>
    <w:rsid w:val="00427EDB"/>
    <w:rsid w:val="00431A0E"/>
    <w:rsid w:val="00434696"/>
    <w:rsid w:val="00434DD7"/>
    <w:rsid w:val="00440558"/>
    <w:rsid w:val="00443EF9"/>
    <w:rsid w:val="00446B13"/>
    <w:rsid w:val="0045109B"/>
    <w:rsid w:val="00452AFE"/>
    <w:rsid w:val="004543BA"/>
    <w:rsid w:val="0045495C"/>
    <w:rsid w:val="00454E6D"/>
    <w:rsid w:val="004619C6"/>
    <w:rsid w:val="00461C33"/>
    <w:rsid w:val="00462B4B"/>
    <w:rsid w:val="00466CC6"/>
    <w:rsid w:val="004704C0"/>
    <w:rsid w:val="00471364"/>
    <w:rsid w:val="00474D02"/>
    <w:rsid w:val="0047785C"/>
    <w:rsid w:val="00485B5F"/>
    <w:rsid w:val="004863E2"/>
    <w:rsid w:val="0049209F"/>
    <w:rsid w:val="004A0FFF"/>
    <w:rsid w:val="004A27CC"/>
    <w:rsid w:val="004B2B83"/>
    <w:rsid w:val="004B4FE2"/>
    <w:rsid w:val="004B6D60"/>
    <w:rsid w:val="004B739B"/>
    <w:rsid w:val="004C364C"/>
    <w:rsid w:val="004C4E91"/>
    <w:rsid w:val="004C5A75"/>
    <w:rsid w:val="004D2B25"/>
    <w:rsid w:val="004E0882"/>
    <w:rsid w:val="004E2058"/>
    <w:rsid w:val="004E2A6E"/>
    <w:rsid w:val="004E6D31"/>
    <w:rsid w:val="004F410D"/>
    <w:rsid w:val="004F43E4"/>
    <w:rsid w:val="004F47E7"/>
    <w:rsid w:val="004F7D35"/>
    <w:rsid w:val="00500CAB"/>
    <w:rsid w:val="005021D4"/>
    <w:rsid w:val="0050382A"/>
    <w:rsid w:val="005044DF"/>
    <w:rsid w:val="00511226"/>
    <w:rsid w:val="00522D02"/>
    <w:rsid w:val="00523A10"/>
    <w:rsid w:val="00525578"/>
    <w:rsid w:val="00527A5B"/>
    <w:rsid w:val="0053118E"/>
    <w:rsid w:val="00533267"/>
    <w:rsid w:val="005343D2"/>
    <w:rsid w:val="00534891"/>
    <w:rsid w:val="0053665A"/>
    <w:rsid w:val="00536AB8"/>
    <w:rsid w:val="00537D53"/>
    <w:rsid w:val="0054695A"/>
    <w:rsid w:val="0055237D"/>
    <w:rsid w:val="00554BE4"/>
    <w:rsid w:val="00556EB8"/>
    <w:rsid w:val="005614B9"/>
    <w:rsid w:val="00566331"/>
    <w:rsid w:val="00567E04"/>
    <w:rsid w:val="00573F6C"/>
    <w:rsid w:val="00574D95"/>
    <w:rsid w:val="00575D1D"/>
    <w:rsid w:val="0057654B"/>
    <w:rsid w:val="00576A5C"/>
    <w:rsid w:val="00580A79"/>
    <w:rsid w:val="005811CE"/>
    <w:rsid w:val="005828EC"/>
    <w:rsid w:val="00584721"/>
    <w:rsid w:val="0058777C"/>
    <w:rsid w:val="00591724"/>
    <w:rsid w:val="00596379"/>
    <w:rsid w:val="005A0223"/>
    <w:rsid w:val="005A0753"/>
    <w:rsid w:val="005A3559"/>
    <w:rsid w:val="005A5E0F"/>
    <w:rsid w:val="005A7EF2"/>
    <w:rsid w:val="005B2375"/>
    <w:rsid w:val="005B5CAE"/>
    <w:rsid w:val="005C5993"/>
    <w:rsid w:val="005D022D"/>
    <w:rsid w:val="005E2E5D"/>
    <w:rsid w:val="005E7B3E"/>
    <w:rsid w:val="005F11A8"/>
    <w:rsid w:val="005F3A1A"/>
    <w:rsid w:val="005F599B"/>
    <w:rsid w:val="005F5B6D"/>
    <w:rsid w:val="00601761"/>
    <w:rsid w:val="006023DF"/>
    <w:rsid w:val="0060342C"/>
    <w:rsid w:val="00607770"/>
    <w:rsid w:val="00612368"/>
    <w:rsid w:val="006130B1"/>
    <w:rsid w:val="0061322F"/>
    <w:rsid w:val="006236D1"/>
    <w:rsid w:val="00626296"/>
    <w:rsid w:val="006307E8"/>
    <w:rsid w:val="00632E7D"/>
    <w:rsid w:val="00633229"/>
    <w:rsid w:val="0064145C"/>
    <w:rsid w:val="006455B0"/>
    <w:rsid w:val="006473E7"/>
    <w:rsid w:val="00652702"/>
    <w:rsid w:val="00654290"/>
    <w:rsid w:val="00654B25"/>
    <w:rsid w:val="006551D9"/>
    <w:rsid w:val="006557F6"/>
    <w:rsid w:val="0066064B"/>
    <w:rsid w:val="00664DAB"/>
    <w:rsid w:val="00681D6B"/>
    <w:rsid w:val="00690D6B"/>
    <w:rsid w:val="006A5705"/>
    <w:rsid w:val="006A620A"/>
    <w:rsid w:val="006B0B28"/>
    <w:rsid w:val="006B3783"/>
    <w:rsid w:val="006B5C9B"/>
    <w:rsid w:val="006D28DC"/>
    <w:rsid w:val="006D7082"/>
    <w:rsid w:val="006D7703"/>
    <w:rsid w:val="006E217D"/>
    <w:rsid w:val="006E260E"/>
    <w:rsid w:val="006E5376"/>
    <w:rsid w:val="006E5E64"/>
    <w:rsid w:val="006F04F2"/>
    <w:rsid w:val="006F1C58"/>
    <w:rsid w:val="006F2327"/>
    <w:rsid w:val="006F42E6"/>
    <w:rsid w:val="006F5086"/>
    <w:rsid w:val="006F54DF"/>
    <w:rsid w:val="00702FCB"/>
    <w:rsid w:val="007068FF"/>
    <w:rsid w:val="007077F2"/>
    <w:rsid w:val="00713B47"/>
    <w:rsid w:val="0071511B"/>
    <w:rsid w:val="00716398"/>
    <w:rsid w:val="0071725B"/>
    <w:rsid w:val="00722791"/>
    <w:rsid w:val="00725466"/>
    <w:rsid w:val="007274CF"/>
    <w:rsid w:val="0073040D"/>
    <w:rsid w:val="0073318F"/>
    <w:rsid w:val="00737784"/>
    <w:rsid w:val="00746546"/>
    <w:rsid w:val="007526D3"/>
    <w:rsid w:val="00754E51"/>
    <w:rsid w:val="0076200E"/>
    <w:rsid w:val="00767B33"/>
    <w:rsid w:val="0078062C"/>
    <w:rsid w:val="00785167"/>
    <w:rsid w:val="007948B8"/>
    <w:rsid w:val="00795CF6"/>
    <w:rsid w:val="00795E1A"/>
    <w:rsid w:val="007A18A7"/>
    <w:rsid w:val="007B3B41"/>
    <w:rsid w:val="007B4A23"/>
    <w:rsid w:val="007B50A4"/>
    <w:rsid w:val="007B715B"/>
    <w:rsid w:val="007B7D7D"/>
    <w:rsid w:val="007C2505"/>
    <w:rsid w:val="007C3BE8"/>
    <w:rsid w:val="007C633E"/>
    <w:rsid w:val="007C6873"/>
    <w:rsid w:val="007D39CD"/>
    <w:rsid w:val="007D3D3A"/>
    <w:rsid w:val="007D43EA"/>
    <w:rsid w:val="007D4EBB"/>
    <w:rsid w:val="007D607E"/>
    <w:rsid w:val="007D626F"/>
    <w:rsid w:val="007D6FB0"/>
    <w:rsid w:val="007E5EB2"/>
    <w:rsid w:val="007F3CF0"/>
    <w:rsid w:val="007F4671"/>
    <w:rsid w:val="00801AEA"/>
    <w:rsid w:val="008108DB"/>
    <w:rsid w:val="008118E7"/>
    <w:rsid w:val="008151ED"/>
    <w:rsid w:val="0081527A"/>
    <w:rsid w:val="00816D6B"/>
    <w:rsid w:val="0082315A"/>
    <w:rsid w:val="00823165"/>
    <w:rsid w:val="0082373E"/>
    <w:rsid w:val="00827593"/>
    <w:rsid w:val="00842058"/>
    <w:rsid w:val="00844A8F"/>
    <w:rsid w:val="00845742"/>
    <w:rsid w:val="00864015"/>
    <w:rsid w:val="00864442"/>
    <w:rsid w:val="0086444F"/>
    <w:rsid w:val="00864D86"/>
    <w:rsid w:val="008657F7"/>
    <w:rsid w:val="00865F5F"/>
    <w:rsid w:val="0087200E"/>
    <w:rsid w:val="0087271D"/>
    <w:rsid w:val="00884900"/>
    <w:rsid w:val="00884927"/>
    <w:rsid w:val="008926B9"/>
    <w:rsid w:val="00892FD1"/>
    <w:rsid w:val="00893A20"/>
    <w:rsid w:val="00895B3E"/>
    <w:rsid w:val="00896B0F"/>
    <w:rsid w:val="008A01E3"/>
    <w:rsid w:val="008A379B"/>
    <w:rsid w:val="008B0177"/>
    <w:rsid w:val="008B1720"/>
    <w:rsid w:val="008B6F31"/>
    <w:rsid w:val="008B7C33"/>
    <w:rsid w:val="008C2616"/>
    <w:rsid w:val="008C27CA"/>
    <w:rsid w:val="008C4335"/>
    <w:rsid w:val="008C4FFE"/>
    <w:rsid w:val="008C52CB"/>
    <w:rsid w:val="008C54C9"/>
    <w:rsid w:val="008D0965"/>
    <w:rsid w:val="008D14E3"/>
    <w:rsid w:val="008D7632"/>
    <w:rsid w:val="008E0C0E"/>
    <w:rsid w:val="008E5C65"/>
    <w:rsid w:val="008F0860"/>
    <w:rsid w:val="008F4871"/>
    <w:rsid w:val="008F7AE0"/>
    <w:rsid w:val="00900B89"/>
    <w:rsid w:val="00900C78"/>
    <w:rsid w:val="00905C02"/>
    <w:rsid w:val="00906A92"/>
    <w:rsid w:val="00911189"/>
    <w:rsid w:val="009129B5"/>
    <w:rsid w:val="00921931"/>
    <w:rsid w:val="0093042D"/>
    <w:rsid w:val="00933D99"/>
    <w:rsid w:val="00941097"/>
    <w:rsid w:val="009415AC"/>
    <w:rsid w:val="009435F3"/>
    <w:rsid w:val="00952C7B"/>
    <w:rsid w:val="009602C6"/>
    <w:rsid w:val="00970589"/>
    <w:rsid w:val="00973FF8"/>
    <w:rsid w:val="009752CB"/>
    <w:rsid w:val="00982908"/>
    <w:rsid w:val="009836D2"/>
    <w:rsid w:val="00985EF6"/>
    <w:rsid w:val="00987AEF"/>
    <w:rsid w:val="00992379"/>
    <w:rsid w:val="009954A4"/>
    <w:rsid w:val="009A06DF"/>
    <w:rsid w:val="009A49D9"/>
    <w:rsid w:val="009A4B86"/>
    <w:rsid w:val="009A52D3"/>
    <w:rsid w:val="009B0EAF"/>
    <w:rsid w:val="009B17CE"/>
    <w:rsid w:val="009B3E8A"/>
    <w:rsid w:val="009B59AD"/>
    <w:rsid w:val="009C5D57"/>
    <w:rsid w:val="009D0E47"/>
    <w:rsid w:val="009D30AD"/>
    <w:rsid w:val="009D3CA3"/>
    <w:rsid w:val="009D4120"/>
    <w:rsid w:val="009D4646"/>
    <w:rsid w:val="009D7BC8"/>
    <w:rsid w:val="009D7D8D"/>
    <w:rsid w:val="009E1F5E"/>
    <w:rsid w:val="009F0640"/>
    <w:rsid w:val="009F28FB"/>
    <w:rsid w:val="00A01B77"/>
    <w:rsid w:val="00A0324F"/>
    <w:rsid w:val="00A07311"/>
    <w:rsid w:val="00A1494D"/>
    <w:rsid w:val="00A1716D"/>
    <w:rsid w:val="00A1753F"/>
    <w:rsid w:val="00A243D7"/>
    <w:rsid w:val="00A25F53"/>
    <w:rsid w:val="00A36965"/>
    <w:rsid w:val="00A36C64"/>
    <w:rsid w:val="00A36E74"/>
    <w:rsid w:val="00A371EA"/>
    <w:rsid w:val="00A4712A"/>
    <w:rsid w:val="00A47E85"/>
    <w:rsid w:val="00A517AF"/>
    <w:rsid w:val="00A54D9B"/>
    <w:rsid w:val="00A67908"/>
    <w:rsid w:val="00A701C5"/>
    <w:rsid w:val="00A73563"/>
    <w:rsid w:val="00A75417"/>
    <w:rsid w:val="00A80609"/>
    <w:rsid w:val="00A87884"/>
    <w:rsid w:val="00A90F8B"/>
    <w:rsid w:val="00A9213B"/>
    <w:rsid w:val="00A92C16"/>
    <w:rsid w:val="00A92FC6"/>
    <w:rsid w:val="00A93DA5"/>
    <w:rsid w:val="00A97C75"/>
    <w:rsid w:val="00AA747D"/>
    <w:rsid w:val="00AB2B95"/>
    <w:rsid w:val="00AB3425"/>
    <w:rsid w:val="00AB3A94"/>
    <w:rsid w:val="00AB7FC2"/>
    <w:rsid w:val="00AC6F12"/>
    <w:rsid w:val="00AC7840"/>
    <w:rsid w:val="00AC7F4C"/>
    <w:rsid w:val="00AD12BA"/>
    <w:rsid w:val="00AD26B8"/>
    <w:rsid w:val="00AD4D21"/>
    <w:rsid w:val="00AD5883"/>
    <w:rsid w:val="00AD7D9A"/>
    <w:rsid w:val="00AE57F0"/>
    <w:rsid w:val="00AF2808"/>
    <w:rsid w:val="00B00B1F"/>
    <w:rsid w:val="00B02F39"/>
    <w:rsid w:val="00B03C3E"/>
    <w:rsid w:val="00B04A30"/>
    <w:rsid w:val="00B04BF9"/>
    <w:rsid w:val="00B151FC"/>
    <w:rsid w:val="00B22A09"/>
    <w:rsid w:val="00B22B03"/>
    <w:rsid w:val="00B22B5D"/>
    <w:rsid w:val="00B22C9A"/>
    <w:rsid w:val="00B234EE"/>
    <w:rsid w:val="00B24EED"/>
    <w:rsid w:val="00B27E47"/>
    <w:rsid w:val="00B31B33"/>
    <w:rsid w:val="00B357B6"/>
    <w:rsid w:val="00B363EF"/>
    <w:rsid w:val="00B366A8"/>
    <w:rsid w:val="00B414B3"/>
    <w:rsid w:val="00B427FC"/>
    <w:rsid w:val="00B477D5"/>
    <w:rsid w:val="00B503C6"/>
    <w:rsid w:val="00B5197C"/>
    <w:rsid w:val="00B571F8"/>
    <w:rsid w:val="00B600E2"/>
    <w:rsid w:val="00B60983"/>
    <w:rsid w:val="00B62DE9"/>
    <w:rsid w:val="00B65AA8"/>
    <w:rsid w:val="00B65D75"/>
    <w:rsid w:val="00B714EB"/>
    <w:rsid w:val="00B919E6"/>
    <w:rsid w:val="00B95AAB"/>
    <w:rsid w:val="00B95BC8"/>
    <w:rsid w:val="00BA0378"/>
    <w:rsid w:val="00BA20EC"/>
    <w:rsid w:val="00BA26CC"/>
    <w:rsid w:val="00BA665F"/>
    <w:rsid w:val="00BA762E"/>
    <w:rsid w:val="00BA7746"/>
    <w:rsid w:val="00BB1063"/>
    <w:rsid w:val="00BB1FC3"/>
    <w:rsid w:val="00BC3C00"/>
    <w:rsid w:val="00BC65FE"/>
    <w:rsid w:val="00BD3D07"/>
    <w:rsid w:val="00BE2E32"/>
    <w:rsid w:val="00BE3AFB"/>
    <w:rsid w:val="00BE5A96"/>
    <w:rsid w:val="00BE74F1"/>
    <w:rsid w:val="00BF0836"/>
    <w:rsid w:val="00BF0CFB"/>
    <w:rsid w:val="00BF0D67"/>
    <w:rsid w:val="00BF2DFF"/>
    <w:rsid w:val="00BF4E1F"/>
    <w:rsid w:val="00C024ED"/>
    <w:rsid w:val="00C02797"/>
    <w:rsid w:val="00C033D7"/>
    <w:rsid w:val="00C07824"/>
    <w:rsid w:val="00C117D3"/>
    <w:rsid w:val="00C1259F"/>
    <w:rsid w:val="00C200C9"/>
    <w:rsid w:val="00C22370"/>
    <w:rsid w:val="00C2414E"/>
    <w:rsid w:val="00C336AD"/>
    <w:rsid w:val="00C34ED8"/>
    <w:rsid w:val="00C41218"/>
    <w:rsid w:val="00C4434E"/>
    <w:rsid w:val="00C444DC"/>
    <w:rsid w:val="00C446BD"/>
    <w:rsid w:val="00C45BF6"/>
    <w:rsid w:val="00C46566"/>
    <w:rsid w:val="00C551CF"/>
    <w:rsid w:val="00C55707"/>
    <w:rsid w:val="00C55C70"/>
    <w:rsid w:val="00C57F7E"/>
    <w:rsid w:val="00C64850"/>
    <w:rsid w:val="00C64EA1"/>
    <w:rsid w:val="00C71D8D"/>
    <w:rsid w:val="00C74FD8"/>
    <w:rsid w:val="00C76CD0"/>
    <w:rsid w:val="00C84218"/>
    <w:rsid w:val="00C85A84"/>
    <w:rsid w:val="00C9270E"/>
    <w:rsid w:val="00C92E33"/>
    <w:rsid w:val="00C97016"/>
    <w:rsid w:val="00C973F2"/>
    <w:rsid w:val="00CA2CD7"/>
    <w:rsid w:val="00CA5DC4"/>
    <w:rsid w:val="00CB4AE7"/>
    <w:rsid w:val="00CB57A1"/>
    <w:rsid w:val="00CB68BE"/>
    <w:rsid w:val="00CB7B26"/>
    <w:rsid w:val="00CC0590"/>
    <w:rsid w:val="00CC7235"/>
    <w:rsid w:val="00CD022A"/>
    <w:rsid w:val="00CD0A5E"/>
    <w:rsid w:val="00CD4176"/>
    <w:rsid w:val="00CD4B5F"/>
    <w:rsid w:val="00CD5375"/>
    <w:rsid w:val="00CD564B"/>
    <w:rsid w:val="00CE034A"/>
    <w:rsid w:val="00CE1B79"/>
    <w:rsid w:val="00CE28C7"/>
    <w:rsid w:val="00CF5A95"/>
    <w:rsid w:val="00D00556"/>
    <w:rsid w:val="00D040AD"/>
    <w:rsid w:val="00D045B1"/>
    <w:rsid w:val="00D06F12"/>
    <w:rsid w:val="00D07460"/>
    <w:rsid w:val="00D10CEE"/>
    <w:rsid w:val="00D10DAD"/>
    <w:rsid w:val="00D10F42"/>
    <w:rsid w:val="00D127BF"/>
    <w:rsid w:val="00D20093"/>
    <w:rsid w:val="00D26F89"/>
    <w:rsid w:val="00D27D4B"/>
    <w:rsid w:val="00D30E56"/>
    <w:rsid w:val="00D3228D"/>
    <w:rsid w:val="00D331B3"/>
    <w:rsid w:val="00D3493C"/>
    <w:rsid w:val="00D35A6A"/>
    <w:rsid w:val="00D41252"/>
    <w:rsid w:val="00D4154C"/>
    <w:rsid w:val="00D50F8D"/>
    <w:rsid w:val="00D55B1B"/>
    <w:rsid w:val="00D56B4E"/>
    <w:rsid w:val="00D60129"/>
    <w:rsid w:val="00D60186"/>
    <w:rsid w:val="00D643E3"/>
    <w:rsid w:val="00D6443F"/>
    <w:rsid w:val="00D660DE"/>
    <w:rsid w:val="00D70754"/>
    <w:rsid w:val="00D71595"/>
    <w:rsid w:val="00D80DF5"/>
    <w:rsid w:val="00D81F69"/>
    <w:rsid w:val="00D94349"/>
    <w:rsid w:val="00D94405"/>
    <w:rsid w:val="00D950C7"/>
    <w:rsid w:val="00DA57F7"/>
    <w:rsid w:val="00DB03BA"/>
    <w:rsid w:val="00DB0F64"/>
    <w:rsid w:val="00DB1A3E"/>
    <w:rsid w:val="00DB36FE"/>
    <w:rsid w:val="00DB39DE"/>
    <w:rsid w:val="00DB4651"/>
    <w:rsid w:val="00DB60E4"/>
    <w:rsid w:val="00DC04A7"/>
    <w:rsid w:val="00DC47F4"/>
    <w:rsid w:val="00DC4D09"/>
    <w:rsid w:val="00DC5C90"/>
    <w:rsid w:val="00DD1A5E"/>
    <w:rsid w:val="00DD25E5"/>
    <w:rsid w:val="00DD4C80"/>
    <w:rsid w:val="00DE0445"/>
    <w:rsid w:val="00DE0D81"/>
    <w:rsid w:val="00DE1099"/>
    <w:rsid w:val="00DE6C0F"/>
    <w:rsid w:val="00DF1F34"/>
    <w:rsid w:val="00DF617D"/>
    <w:rsid w:val="00E003DF"/>
    <w:rsid w:val="00E00CB0"/>
    <w:rsid w:val="00E0185A"/>
    <w:rsid w:val="00E01EFF"/>
    <w:rsid w:val="00E0317F"/>
    <w:rsid w:val="00E138B3"/>
    <w:rsid w:val="00E22291"/>
    <w:rsid w:val="00E256F6"/>
    <w:rsid w:val="00E268CD"/>
    <w:rsid w:val="00E310F9"/>
    <w:rsid w:val="00E35A4E"/>
    <w:rsid w:val="00E37C29"/>
    <w:rsid w:val="00E37EAC"/>
    <w:rsid w:val="00E43C23"/>
    <w:rsid w:val="00E50E2A"/>
    <w:rsid w:val="00E513E9"/>
    <w:rsid w:val="00E5543B"/>
    <w:rsid w:val="00E5549E"/>
    <w:rsid w:val="00E55F62"/>
    <w:rsid w:val="00E571F0"/>
    <w:rsid w:val="00E57875"/>
    <w:rsid w:val="00E57AFB"/>
    <w:rsid w:val="00E6247D"/>
    <w:rsid w:val="00E6476F"/>
    <w:rsid w:val="00E666DA"/>
    <w:rsid w:val="00E70DC5"/>
    <w:rsid w:val="00E71B83"/>
    <w:rsid w:val="00E71F6A"/>
    <w:rsid w:val="00E81DC6"/>
    <w:rsid w:val="00E84CB9"/>
    <w:rsid w:val="00E875C9"/>
    <w:rsid w:val="00E928C1"/>
    <w:rsid w:val="00E97BD4"/>
    <w:rsid w:val="00EB03F5"/>
    <w:rsid w:val="00EB3EB3"/>
    <w:rsid w:val="00EB7281"/>
    <w:rsid w:val="00EC288F"/>
    <w:rsid w:val="00EC353B"/>
    <w:rsid w:val="00EC51E6"/>
    <w:rsid w:val="00EC5671"/>
    <w:rsid w:val="00EC715E"/>
    <w:rsid w:val="00EC7369"/>
    <w:rsid w:val="00ED1600"/>
    <w:rsid w:val="00EE0AAC"/>
    <w:rsid w:val="00EE13DD"/>
    <w:rsid w:val="00EE3E5B"/>
    <w:rsid w:val="00EE768B"/>
    <w:rsid w:val="00EF0BBC"/>
    <w:rsid w:val="00EF4882"/>
    <w:rsid w:val="00EF77B5"/>
    <w:rsid w:val="00F00FAB"/>
    <w:rsid w:val="00F0124F"/>
    <w:rsid w:val="00F02C71"/>
    <w:rsid w:val="00F03EC4"/>
    <w:rsid w:val="00F12127"/>
    <w:rsid w:val="00F14804"/>
    <w:rsid w:val="00F1557F"/>
    <w:rsid w:val="00F16723"/>
    <w:rsid w:val="00F16FED"/>
    <w:rsid w:val="00F236B4"/>
    <w:rsid w:val="00F24397"/>
    <w:rsid w:val="00F3047E"/>
    <w:rsid w:val="00F34736"/>
    <w:rsid w:val="00F40825"/>
    <w:rsid w:val="00F42F0E"/>
    <w:rsid w:val="00F45876"/>
    <w:rsid w:val="00F4669A"/>
    <w:rsid w:val="00F523C9"/>
    <w:rsid w:val="00F52A27"/>
    <w:rsid w:val="00F53941"/>
    <w:rsid w:val="00F5590E"/>
    <w:rsid w:val="00F60E55"/>
    <w:rsid w:val="00F63FF6"/>
    <w:rsid w:val="00F64AE6"/>
    <w:rsid w:val="00F64D90"/>
    <w:rsid w:val="00F66A05"/>
    <w:rsid w:val="00F67226"/>
    <w:rsid w:val="00F722CF"/>
    <w:rsid w:val="00F73DF1"/>
    <w:rsid w:val="00F75039"/>
    <w:rsid w:val="00F767A4"/>
    <w:rsid w:val="00F82C5A"/>
    <w:rsid w:val="00F831E0"/>
    <w:rsid w:val="00F86249"/>
    <w:rsid w:val="00FB0BC9"/>
    <w:rsid w:val="00FB6D47"/>
    <w:rsid w:val="00FB741A"/>
    <w:rsid w:val="00FC14BA"/>
    <w:rsid w:val="00FC3C61"/>
    <w:rsid w:val="00FC67F8"/>
    <w:rsid w:val="00FD1280"/>
    <w:rsid w:val="00FD1EF8"/>
    <w:rsid w:val="00FD6DED"/>
    <w:rsid w:val="00FD74A0"/>
    <w:rsid w:val="00FE4606"/>
    <w:rsid w:val="00FF53BC"/>
  </w:rsids>
  <m:mathPr>
    <m:mathFont m:val="Cambria Math"/>
    <m:brkBin m:val="before"/>
    <m:brkBinSub m:val="--"/>
    <m:smallFrac m:val="0"/>
    <m:dispDef/>
    <m:lMargin m:val="0"/>
    <m:rMargin m:val="0"/>
    <m:defJc m:val="centerGroup"/>
    <m:wrapIndent m:val="1440"/>
    <m:intLim m:val="subSup"/>
    <m:naryLim m:val="undOvr"/>
  </m:mathPr>
  <w:themeFontLang w:val="en-US"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F1261"/>
  <w15:chartTrackingRefBased/>
  <w15:docId w15:val="{63F019CD-9EC9-4F0A-A954-A5F9C50C2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E47"/>
    <w:pPr>
      <w:ind w:left="720"/>
      <w:contextualSpacing/>
    </w:pPr>
  </w:style>
  <w:style w:type="character" w:styleId="CommentReference">
    <w:name w:val="annotation reference"/>
    <w:basedOn w:val="DefaultParagraphFont"/>
    <w:uiPriority w:val="99"/>
    <w:semiHidden/>
    <w:unhideWhenUsed/>
    <w:rsid w:val="00607770"/>
    <w:rPr>
      <w:sz w:val="16"/>
      <w:szCs w:val="16"/>
    </w:rPr>
  </w:style>
  <w:style w:type="paragraph" w:styleId="CommentText">
    <w:name w:val="annotation text"/>
    <w:basedOn w:val="Normal"/>
    <w:link w:val="CommentTextChar"/>
    <w:uiPriority w:val="99"/>
    <w:unhideWhenUsed/>
    <w:rsid w:val="00607770"/>
    <w:rPr>
      <w:sz w:val="20"/>
      <w:szCs w:val="20"/>
    </w:rPr>
  </w:style>
  <w:style w:type="character" w:customStyle="1" w:styleId="CommentTextChar">
    <w:name w:val="Comment Text Char"/>
    <w:basedOn w:val="DefaultParagraphFont"/>
    <w:link w:val="CommentText"/>
    <w:uiPriority w:val="99"/>
    <w:rsid w:val="00607770"/>
    <w:rPr>
      <w:sz w:val="20"/>
      <w:szCs w:val="20"/>
    </w:rPr>
  </w:style>
  <w:style w:type="paragraph" w:styleId="CommentSubject">
    <w:name w:val="annotation subject"/>
    <w:basedOn w:val="CommentText"/>
    <w:next w:val="CommentText"/>
    <w:link w:val="CommentSubjectChar"/>
    <w:uiPriority w:val="99"/>
    <w:semiHidden/>
    <w:unhideWhenUsed/>
    <w:rsid w:val="00607770"/>
    <w:rPr>
      <w:b/>
      <w:bCs/>
    </w:rPr>
  </w:style>
  <w:style w:type="character" w:customStyle="1" w:styleId="CommentSubjectChar">
    <w:name w:val="Comment Subject Char"/>
    <w:basedOn w:val="CommentTextChar"/>
    <w:link w:val="CommentSubject"/>
    <w:uiPriority w:val="99"/>
    <w:semiHidden/>
    <w:rsid w:val="00607770"/>
    <w:rPr>
      <w:b/>
      <w:bCs/>
      <w:sz w:val="20"/>
      <w:szCs w:val="20"/>
    </w:rPr>
  </w:style>
  <w:style w:type="paragraph" w:styleId="BalloonText">
    <w:name w:val="Balloon Text"/>
    <w:basedOn w:val="Normal"/>
    <w:link w:val="BalloonTextChar"/>
    <w:uiPriority w:val="99"/>
    <w:semiHidden/>
    <w:unhideWhenUsed/>
    <w:rsid w:val="006077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770"/>
    <w:rPr>
      <w:rFonts w:ascii="Segoe UI" w:hAnsi="Segoe UI" w:cs="Segoe UI"/>
      <w:sz w:val="18"/>
      <w:szCs w:val="18"/>
    </w:rPr>
  </w:style>
  <w:style w:type="paragraph" w:customStyle="1" w:styleId="EndNoteBibliographyTitle">
    <w:name w:val="EndNote Bibliography Title"/>
    <w:basedOn w:val="Normal"/>
    <w:link w:val="EndNoteBibliographyTitleChar"/>
    <w:rsid w:val="003F4BB9"/>
    <w:pPr>
      <w:jc w:val="center"/>
    </w:pPr>
    <w:rPr>
      <w:noProof/>
    </w:rPr>
  </w:style>
  <w:style w:type="character" w:customStyle="1" w:styleId="EndNoteBibliographyTitleChar">
    <w:name w:val="EndNote Bibliography Title Char"/>
    <w:basedOn w:val="CommentTextChar"/>
    <w:link w:val="EndNoteBibliographyTitle"/>
    <w:rsid w:val="003F4BB9"/>
    <w:rPr>
      <w:noProof/>
      <w:sz w:val="20"/>
      <w:szCs w:val="20"/>
    </w:rPr>
  </w:style>
  <w:style w:type="paragraph" w:customStyle="1" w:styleId="EndNoteBibliography">
    <w:name w:val="EndNote Bibliography"/>
    <w:basedOn w:val="Normal"/>
    <w:link w:val="EndNoteBibliographyChar"/>
    <w:rsid w:val="003F4BB9"/>
    <w:rPr>
      <w:noProof/>
    </w:rPr>
  </w:style>
  <w:style w:type="character" w:customStyle="1" w:styleId="EndNoteBibliographyChar">
    <w:name w:val="EndNote Bibliography Char"/>
    <w:basedOn w:val="CommentTextChar"/>
    <w:link w:val="EndNoteBibliography"/>
    <w:rsid w:val="003F4BB9"/>
    <w:rPr>
      <w:noProof/>
      <w:sz w:val="20"/>
      <w:szCs w:val="20"/>
    </w:rPr>
  </w:style>
  <w:style w:type="paragraph" w:styleId="Revision">
    <w:name w:val="Revision"/>
    <w:hidden/>
    <w:uiPriority w:val="99"/>
    <w:semiHidden/>
    <w:rsid w:val="00D81F69"/>
  </w:style>
  <w:style w:type="character" w:styleId="Hyperlink">
    <w:name w:val="Hyperlink"/>
    <w:basedOn w:val="DefaultParagraphFont"/>
    <w:uiPriority w:val="99"/>
    <w:unhideWhenUsed/>
    <w:rsid w:val="00CE1B79"/>
    <w:rPr>
      <w:color w:val="0563C1" w:themeColor="hyperlink"/>
      <w:u w:val="single"/>
    </w:rPr>
  </w:style>
  <w:style w:type="paragraph" w:styleId="Header">
    <w:name w:val="header"/>
    <w:basedOn w:val="Normal"/>
    <w:link w:val="HeaderChar"/>
    <w:uiPriority w:val="99"/>
    <w:unhideWhenUsed/>
    <w:rsid w:val="006A620A"/>
    <w:pPr>
      <w:tabs>
        <w:tab w:val="center" w:pos="4680"/>
        <w:tab w:val="right" w:pos="9360"/>
      </w:tabs>
    </w:pPr>
  </w:style>
  <w:style w:type="character" w:customStyle="1" w:styleId="HeaderChar">
    <w:name w:val="Header Char"/>
    <w:basedOn w:val="DefaultParagraphFont"/>
    <w:link w:val="Header"/>
    <w:uiPriority w:val="99"/>
    <w:rsid w:val="006A620A"/>
  </w:style>
  <w:style w:type="paragraph" w:styleId="Footer">
    <w:name w:val="footer"/>
    <w:basedOn w:val="Normal"/>
    <w:link w:val="FooterChar"/>
    <w:uiPriority w:val="99"/>
    <w:unhideWhenUsed/>
    <w:rsid w:val="006A620A"/>
    <w:pPr>
      <w:tabs>
        <w:tab w:val="center" w:pos="4680"/>
        <w:tab w:val="right" w:pos="9360"/>
      </w:tabs>
    </w:pPr>
  </w:style>
  <w:style w:type="character" w:customStyle="1" w:styleId="FooterChar">
    <w:name w:val="Footer Char"/>
    <w:basedOn w:val="DefaultParagraphFont"/>
    <w:link w:val="Footer"/>
    <w:uiPriority w:val="99"/>
    <w:rsid w:val="006A620A"/>
  </w:style>
  <w:style w:type="character" w:styleId="UnresolvedMention">
    <w:name w:val="Unresolved Mention"/>
    <w:basedOn w:val="DefaultParagraphFont"/>
    <w:uiPriority w:val="99"/>
    <w:semiHidden/>
    <w:unhideWhenUsed/>
    <w:rsid w:val="00E97B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229997">
      <w:bodyDiv w:val="1"/>
      <w:marLeft w:val="0"/>
      <w:marRight w:val="0"/>
      <w:marTop w:val="0"/>
      <w:marBottom w:val="0"/>
      <w:divBdr>
        <w:top w:val="none" w:sz="0" w:space="0" w:color="auto"/>
        <w:left w:val="none" w:sz="0" w:space="0" w:color="auto"/>
        <w:bottom w:val="none" w:sz="0" w:space="0" w:color="auto"/>
        <w:right w:val="none" w:sz="0" w:space="0" w:color="auto"/>
      </w:divBdr>
    </w:div>
    <w:div w:id="176966063">
      <w:bodyDiv w:val="1"/>
      <w:marLeft w:val="0"/>
      <w:marRight w:val="0"/>
      <w:marTop w:val="0"/>
      <w:marBottom w:val="0"/>
      <w:divBdr>
        <w:top w:val="none" w:sz="0" w:space="0" w:color="auto"/>
        <w:left w:val="none" w:sz="0" w:space="0" w:color="auto"/>
        <w:bottom w:val="none" w:sz="0" w:space="0" w:color="auto"/>
        <w:right w:val="none" w:sz="0" w:space="0" w:color="auto"/>
      </w:divBdr>
    </w:div>
    <w:div w:id="310672043">
      <w:bodyDiv w:val="1"/>
      <w:marLeft w:val="0"/>
      <w:marRight w:val="0"/>
      <w:marTop w:val="0"/>
      <w:marBottom w:val="0"/>
      <w:divBdr>
        <w:top w:val="none" w:sz="0" w:space="0" w:color="auto"/>
        <w:left w:val="none" w:sz="0" w:space="0" w:color="auto"/>
        <w:bottom w:val="none" w:sz="0" w:space="0" w:color="auto"/>
        <w:right w:val="none" w:sz="0" w:space="0" w:color="auto"/>
      </w:divBdr>
    </w:div>
    <w:div w:id="359476609">
      <w:bodyDiv w:val="1"/>
      <w:marLeft w:val="0"/>
      <w:marRight w:val="0"/>
      <w:marTop w:val="0"/>
      <w:marBottom w:val="0"/>
      <w:divBdr>
        <w:top w:val="none" w:sz="0" w:space="0" w:color="auto"/>
        <w:left w:val="none" w:sz="0" w:space="0" w:color="auto"/>
        <w:bottom w:val="none" w:sz="0" w:space="0" w:color="auto"/>
        <w:right w:val="none" w:sz="0" w:space="0" w:color="auto"/>
      </w:divBdr>
    </w:div>
    <w:div w:id="367874870">
      <w:bodyDiv w:val="1"/>
      <w:marLeft w:val="0"/>
      <w:marRight w:val="0"/>
      <w:marTop w:val="0"/>
      <w:marBottom w:val="0"/>
      <w:divBdr>
        <w:top w:val="none" w:sz="0" w:space="0" w:color="auto"/>
        <w:left w:val="none" w:sz="0" w:space="0" w:color="auto"/>
        <w:bottom w:val="none" w:sz="0" w:space="0" w:color="auto"/>
        <w:right w:val="none" w:sz="0" w:space="0" w:color="auto"/>
      </w:divBdr>
    </w:div>
    <w:div w:id="790516183">
      <w:bodyDiv w:val="1"/>
      <w:marLeft w:val="0"/>
      <w:marRight w:val="0"/>
      <w:marTop w:val="0"/>
      <w:marBottom w:val="0"/>
      <w:divBdr>
        <w:top w:val="none" w:sz="0" w:space="0" w:color="auto"/>
        <w:left w:val="none" w:sz="0" w:space="0" w:color="auto"/>
        <w:bottom w:val="none" w:sz="0" w:space="0" w:color="auto"/>
        <w:right w:val="none" w:sz="0" w:space="0" w:color="auto"/>
      </w:divBdr>
    </w:div>
    <w:div w:id="826627211">
      <w:bodyDiv w:val="1"/>
      <w:marLeft w:val="0"/>
      <w:marRight w:val="0"/>
      <w:marTop w:val="0"/>
      <w:marBottom w:val="0"/>
      <w:divBdr>
        <w:top w:val="none" w:sz="0" w:space="0" w:color="auto"/>
        <w:left w:val="none" w:sz="0" w:space="0" w:color="auto"/>
        <w:bottom w:val="none" w:sz="0" w:space="0" w:color="auto"/>
        <w:right w:val="none" w:sz="0" w:space="0" w:color="auto"/>
      </w:divBdr>
    </w:div>
    <w:div w:id="892697067">
      <w:bodyDiv w:val="1"/>
      <w:marLeft w:val="0"/>
      <w:marRight w:val="0"/>
      <w:marTop w:val="0"/>
      <w:marBottom w:val="0"/>
      <w:divBdr>
        <w:top w:val="none" w:sz="0" w:space="0" w:color="auto"/>
        <w:left w:val="none" w:sz="0" w:space="0" w:color="auto"/>
        <w:bottom w:val="none" w:sz="0" w:space="0" w:color="auto"/>
        <w:right w:val="none" w:sz="0" w:space="0" w:color="auto"/>
      </w:divBdr>
    </w:div>
    <w:div w:id="1079332270">
      <w:bodyDiv w:val="1"/>
      <w:marLeft w:val="0"/>
      <w:marRight w:val="0"/>
      <w:marTop w:val="0"/>
      <w:marBottom w:val="0"/>
      <w:divBdr>
        <w:top w:val="none" w:sz="0" w:space="0" w:color="auto"/>
        <w:left w:val="none" w:sz="0" w:space="0" w:color="auto"/>
        <w:bottom w:val="none" w:sz="0" w:space="0" w:color="auto"/>
        <w:right w:val="none" w:sz="0" w:space="0" w:color="auto"/>
      </w:divBdr>
    </w:div>
    <w:div w:id="1119184893">
      <w:bodyDiv w:val="1"/>
      <w:marLeft w:val="0"/>
      <w:marRight w:val="0"/>
      <w:marTop w:val="0"/>
      <w:marBottom w:val="0"/>
      <w:divBdr>
        <w:top w:val="none" w:sz="0" w:space="0" w:color="auto"/>
        <w:left w:val="none" w:sz="0" w:space="0" w:color="auto"/>
        <w:bottom w:val="none" w:sz="0" w:space="0" w:color="auto"/>
        <w:right w:val="none" w:sz="0" w:space="0" w:color="auto"/>
      </w:divBdr>
    </w:div>
    <w:div w:id="1449929581">
      <w:bodyDiv w:val="1"/>
      <w:marLeft w:val="0"/>
      <w:marRight w:val="0"/>
      <w:marTop w:val="0"/>
      <w:marBottom w:val="0"/>
      <w:divBdr>
        <w:top w:val="none" w:sz="0" w:space="0" w:color="auto"/>
        <w:left w:val="none" w:sz="0" w:space="0" w:color="auto"/>
        <w:bottom w:val="none" w:sz="0" w:space="0" w:color="auto"/>
        <w:right w:val="none" w:sz="0" w:space="0" w:color="auto"/>
      </w:divBdr>
    </w:div>
    <w:div w:id="1778018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00737-015-0515-2" TargetMode="External"/><Relationship Id="rId18" Type="http://schemas.openxmlformats.org/officeDocument/2006/relationships/hyperlink" Target="https://doi.org/10.1037/bul0000123" TargetMode="External"/><Relationship Id="rId26" Type="http://schemas.openxmlformats.org/officeDocument/2006/relationships/hyperlink" Target="https://doi.org/10.1007/s00127-020-01932-7" TargetMode="External"/><Relationship Id="rId39" Type="http://schemas.openxmlformats.org/officeDocument/2006/relationships/hyperlink" Target="https://doi.org/10.1007/s00737-016-0706-5" TargetMode="External"/><Relationship Id="rId21" Type="http://schemas.openxmlformats.org/officeDocument/2006/relationships/hyperlink" Target="https://doi.org/10.1017/gmh.2015.27" TargetMode="External"/><Relationship Id="rId34" Type="http://schemas.openxmlformats.org/officeDocument/2006/relationships/hyperlink" Target="https://doi.org/10.1007/s00737-005-0080-1" TargetMode="External"/><Relationship Id="rId42" Type="http://schemas.openxmlformats.org/officeDocument/2006/relationships/hyperlink" Target="http://libproxy.lib.unc.edu/login?url=https://search.proquest.com/docview/1430909492?accountid=14244" TargetMode="External"/><Relationship Id="rId47" Type="http://schemas.openxmlformats.org/officeDocument/2006/relationships/hyperlink" Target="https://doi.org/https://doi.org/10.1016/j.jad.2017.03.037" TargetMode="External"/><Relationship Id="rId50" Type="http://schemas.openxmlformats.org/officeDocument/2006/relationships/hyperlink" Target="https://doi.org/10.1176/appi.ps.201200587" TargetMode="External"/><Relationship Id="rId55" Type="http://schemas.openxmlformats.org/officeDocument/2006/relationships/hyperlink" Target="https://www.ncbi.nlm.nih.gov/pmc/articles/PMC6118064/pdf/kwy067.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27/0227-5910/a000347" TargetMode="External"/><Relationship Id="rId29" Type="http://schemas.openxmlformats.org/officeDocument/2006/relationships/hyperlink" Target="https://doi.org/https://doi.org/10.1016/j.cpr.2017.11.004" TargetMode="External"/><Relationship Id="rId11" Type="http://schemas.openxmlformats.org/officeDocument/2006/relationships/hyperlink" Target="https://doi.org/10.1080/09638237.2017.1340595" TargetMode="External"/><Relationship Id="rId24" Type="http://schemas.openxmlformats.org/officeDocument/2006/relationships/hyperlink" Target="https://doi.org/10.7717/peerj.5185" TargetMode="External"/><Relationship Id="rId32" Type="http://schemas.openxmlformats.org/officeDocument/2006/relationships/hyperlink" Target="https://doi.org/10.1371/journal.pmed.1002905" TargetMode="External"/><Relationship Id="rId37" Type="http://schemas.openxmlformats.org/officeDocument/2006/relationships/hyperlink" Target="https://doi.org/10.7759/cureus.1665" TargetMode="External"/><Relationship Id="rId40" Type="http://schemas.openxmlformats.org/officeDocument/2006/relationships/hyperlink" Target="https://doi.org/10.3389/fpsyt.2016.00138" TargetMode="External"/><Relationship Id="rId45" Type="http://schemas.openxmlformats.org/officeDocument/2006/relationships/hyperlink" Target="https://doi.org/10.1007/s00127-020-01975-w" TargetMode="External"/><Relationship Id="rId53" Type="http://schemas.openxmlformats.org/officeDocument/2006/relationships/hyperlink" Target="https://doi.org/10.1027/0227-5910/a000666" TargetMode="External"/><Relationship Id="rId5" Type="http://schemas.openxmlformats.org/officeDocument/2006/relationships/numbering" Target="numbering.xml"/><Relationship Id="rId19" Type="http://schemas.openxmlformats.org/officeDocument/2006/relationships/hyperlink" Target="https://doi.org/10.1017/s003329170400260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jstor.org/stable/40963276" TargetMode="External"/><Relationship Id="rId22" Type="http://schemas.openxmlformats.org/officeDocument/2006/relationships/hyperlink" Target="https://doi.org/10.1017/gmh.2015.27" TargetMode="External"/><Relationship Id="rId27" Type="http://schemas.openxmlformats.org/officeDocument/2006/relationships/hyperlink" Target="https://doi.org/10.1007/s00737-009-0080-7" TargetMode="External"/><Relationship Id="rId30" Type="http://schemas.openxmlformats.org/officeDocument/2006/relationships/hyperlink" Target="https://doi.org/10.1007/s00737-012-0263-5" TargetMode="External"/><Relationship Id="rId35" Type="http://schemas.openxmlformats.org/officeDocument/2006/relationships/hyperlink" Target="https://doi.org/10.1177/006996671104600204" TargetMode="External"/><Relationship Id="rId43" Type="http://schemas.openxmlformats.org/officeDocument/2006/relationships/hyperlink" Target="http://VB3LK7EB4T.search.serialssolutions.com/?genre=dissertations+%26+theses&amp;atitle=&amp;author=Pritchard%2C+Kayla+M.&amp;volume=&amp;issue=&amp;spage=&amp;date=2013&amp;rft.btitle=&amp;rft.jtitle=&amp;issn=&amp;isbn=9781303288432&amp;sid=ProQuest+Dissertations+%26+Theses+Global_" TargetMode="External"/><Relationship Id="rId48" Type="http://schemas.openxmlformats.org/officeDocument/2006/relationships/hyperlink" Target="https://doi.org/10.1136/bmjopen-2018-02564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01/archpsyc.1992.01820080032005" TargetMode="External"/><Relationship Id="rId3" Type="http://schemas.openxmlformats.org/officeDocument/2006/relationships/customXml" Target="../customXml/item3.xml"/><Relationship Id="rId12" Type="http://schemas.openxmlformats.org/officeDocument/2006/relationships/hyperlink" Target="https://doi.org/10.1136/ebmental-2020-300159" TargetMode="External"/><Relationship Id="rId17" Type="http://schemas.openxmlformats.org/officeDocument/2006/relationships/hyperlink" Target="https://doi.org/10.1007/s00127-008-0434-x" TargetMode="External"/><Relationship Id="rId25" Type="http://schemas.openxmlformats.org/officeDocument/2006/relationships/hyperlink" Target="https://doi.org/10.1007/s00127-019-01730-w" TargetMode="External"/><Relationship Id="rId33" Type="http://schemas.openxmlformats.org/officeDocument/2006/relationships/hyperlink" Target="https://doi.org/10.1186/s12889-020-8176-0" TargetMode="External"/><Relationship Id="rId38" Type="http://schemas.openxmlformats.org/officeDocument/2006/relationships/hyperlink" Target="https://doi.org/10.1037/a0033751" TargetMode="External"/><Relationship Id="rId46" Type="http://schemas.openxmlformats.org/officeDocument/2006/relationships/hyperlink" Target="https://doi.org/10.1007/s11199-012-0186-7" TargetMode="External"/><Relationship Id="rId20" Type="http://schemas.openxmlformats.org/officeDocument/2006/relationships/hyperlink" Target="https://doi.org/10.3402/qhw.v10.26226" TargetMode="External"/><Relationship Id="rId41" Type="http://schemas.openxmlformats.org/officeDocument/2006/relationships/hyperlink" Target="https://www.ncbi.nlm.nih.gov/pmc/articles/PMC4981602/pdf/fpsyt-07-00138.pdf" TargetMode="External"/><Relationship Id="rId54" Type="http://schemas.openxmlformats.org/officeDocument/2006/relationships/hyperlink" Target="http://apps.who.int/gho/data/node.sdg.3-4-data?lang=en"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07/s10802-013-9822-0" TargetMode="External"/><Relationship Id="rId23" Type="http://schemas.openxmlformats.org/officeDocument/2006/relationships/hyperlink" Target="https://doi.org/https://doi.org/10.1016/S2215-0366(14)70282-2" TargetMode="External"/><Relationship Id="rId28" Type="http://schemas.openxmlformats.org/officeDocument/2006/relationships/hyperlink" Target="https://doi.org/10.1007/s11013-018-9585-8" TargetMode="External"/><Relationship Id="rId36" Type="http://schemas.openxmlformats.org/officeDocument/2006/relationships/hyperlink" Target="https://doi.org/10.1097/00004583-199806000-00011" TargetMode="External"/><Relationship Id="rId49" Type="http://schemas.openxmlformats.org/officeDocument/2006/relationships/hyperlink" Target="https://doi.org/10.1186/s13063-015-1063-9"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doi.org/10.1007/s00127-020-01867-z" TargetMode="External"/><Relationship Id="rId44" Type="http://schemas.openxmlformats.org/officeDocument/2006/relationships/hyperlink" Target="https://doi.org/10.1007/s00737-007-0193-9" TargetMode="External"/><Relationship Id="rId52" Type="http://schemas.openxmlformats.org/officeDocument/2006/relationships/hyperlink" Target="https://doi.org/10.1186/s13063-016-1530-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2C8D93C7E4024CB1CE5212B350A491" ma:contentTypeVersion="13" ma:contentTypeDescription="Create a new document." ma:contentTypeScope="" ma:versionID="8ae13bc170580a183851129095c6dbdf">
  <xsd:schema xmlns:xsd="http://www.w3.org/2001/XMLSchema" xmlns:xs="http://www.w3.org/2001/XMLSchema" xmlns:p="http://schemas.microsoft.com/office/2006/metadata/properties" xmlns:ns3="8cfcf926-1f47-47ff-87a3-35e1a4ebd64d" xmlns:ns4="72cb8fe4-cf68-40e0-ae26-3546ed723b36" targetNamespace="http://schemas.microsoft.com/office/2006/metadata/properties" ma:root="true" ma:fieldsID="c47fe2bc27f1f518b9da4e0483901fa8" ns3:_="" ns4:_="">
    <xsd:import namespace="8cfcf926-1f47-47ff-87a3-35e1a4ebd64d"/>
    <xsd:import namespace="72cb8fe4-cf68-40e0-ae26-3546ed723b3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cf926-1f47-47ff-87a3-35e1a4ebd64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cb8fe4-cf68-40e0-ae26-3546ed723b36"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857F7-6D34-4B60-8612-B8152722BF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fcf926-1f47-47ff-87a3-35e1a4ebd64d"/>
    <ds:schemaRef ds:uri="72cb8fe4-cf68-40e0-ae26-3546ed723b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585156-54CE-4624-95A8-C950C2FAF1B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FE982C-3816-4FF2-98CA-3763D1166E1D}">
  <ds:schemaRefs>
    <ds:schemaRef ds:uri="http://schemas.microsoft.com/sharepoint/v3/contenttype/forms"/>
  </ds:schemaRefs>
</ds:datastoreItem>
</file>

<file path=customXml/itemProps4.xml><?xml version="1.0" encoding="utf-8"?>
<ds:datastoreItem xmlns:ds="http://schemas.openxmlformats.org/officeDocument/2006/customXml" ds:itemID="{24C57940-5C47-43B2-A5C0-7DB9A6B4B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5</Pages>
  <Words>15190</Words>
  <Characters>8658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gaman, Ashley</dc:creator>
  <cp:keywords/>
  <dc:description/>
  <cp:lastModifiedBy>Hagaman, Ashley</cp:lastModifiedBy>
  <cp:revision>23</cp:revision>
  <dcterms:created xsi:type="dcterms:W3CDTF">2021-08-16T19:32:00Z</dcterms:created>
  <dcterms:modified xsi:type="dcterms:W3CDTF">2021-08-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2C8D93C7E4024CB1CE5212B350A491</vt:lpwstr>
  </property>
</Properties>
</file>